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2EA6" w:rsidRPr="00AB2E4D" w:rsidRDefault="005D2EA6" w:rsidP="005D2EA6">
      <w:pPr>
        <w:pStyle w:val="BodyTextIndent"/>
        <w:spacing w:line="480" w:lineRule="auto"/>
        <w:rPr>
          <w:rFonts w:ascii="Times New Roman" w:hAnsi="Times New Roman" w:cs="Times New Roman"/>
          <w:b/>
          <w:i/>
          <w:sz w:val="24"/>
          <w:szCs w:val="24"/>
          <w:u w:val="single"/>
        </w:rPr>
      </w:pPr>
      <w:r w:rsidRPr="00AB2E4D">
        <w:rPr>
          <w:rFonts w:ascii="Times New Roman" w:hAnsi="Times New Roman" w:cs="Times New Roman"/>
          <w:b/>
          <w:i/>
          <w:sz w:val="24"/>
          <w:szCs w:val="24"/>
          <w:u w:val="single"/>
        </w:rPr>
        <w:t>Abstract</w:t>
      </w:r>
    </w:p>
    <w:p w:rsidR="005D2EA6" w:rsidRPr="00AB2E4D" w:rsidRDefault="005D2EA6" w:rsidP="005D2EA6">
      <w:pPr>
        <w:pStyle w:val="BodyTextIndent"/>
        <w:spacing w:line="480" w:lineRule="auto"/>
        <w:rPr>
          <w:rFonts w:ascii="Times New Roman" w:hAnsi="Times New Roman" w:cs="Times New Roman"/>
          <w:b/>
          <w:sz w:val="24"/>
          <w:szCs w:val="24"/>
        </w:rPr>
      </w:pPr>
      <w:r w:rsidRPr="00AB2E4D">
        <w:rPr>
          <w:rFonts w:ascii="Times New Roman" w:hAnsi="Times New Roman" w:cs="Times New Roman"/>
          <w:sz w:val="24"/>
          <w:szCs w:val="24"/>
        </w:rPr>
        <w:tab/>
        <w:t>This study aims to explore whether natural language processing can be leveraged to understand the political divide in the United States. Natural language processing (NLP) has long been used to summarize texts and make predictions, through this research I look to understand whether one can use NLP techniques alongside YouTube data to categorize comments by their estimated political ideology, in order to understand the political arena that has emerged from online videos regarding political news.  This study looks to test the hypothesis that those with influence in YouTube’s comment section will inspire commentaries that support the ideology of the channel the comments are posted to. In order to accomplish this, I will be using the data collected from YouTube’s comment section, as no such data is currently available that has the scope necessary to adequately consider the hypothesis. The data collected contains 200,000 rows of data, with variables regarding channel name, user ID, content of comment, like count, reply count, and reply ID. This data will be used to generate measures of a user’s ability to generate replies and likes. In this research we describe Social Network measures that we use to understand the ideological divide that may exist on YouTube. It is expected that those who have influence within the comment section will provoke users to make claims in support of the expect ideology of the posting channel. Participation from users of different ideological backgrounds in the comment section of a polarizing channel will then be analyzed to test if users are being guided to communicate with those of alternative perspectives or if the environment is combative and not promoting those to defend their statements as opposed to welcoming opinions of alternative perspectives.</w:t>
      </w:r>
      <w:r w:rsidRPr="00AB2E4D">
        <w:rPr>
          <w:rFonts w:ascii="Times New Roman" w:hAnsi="Times New Roman" w:cs="Times New Roman"/>
          <w:b/>
          <w:sz w:val="24"/>
          <w:szCs w:val="24"/>
        </w:rPr>
        <w:tab/>
      </w:r>
    </w:p>
    <w:p w:rsidR="004675D9" w:rsidRPr="00AB2E4D" w:rsidRDefault="004675D9" w:rsidP="005D2EA6">
      <w:pPr>
        <w:pStyle w:val="BodyTextIndent"/>
        <w:spacing w:line="480" w:lineRule="auto"/>
        <w:rPr>
          <w:rFonts w:ascii="Times New Roman" w:hAnsi="Times New Roman" w:cs="Times New Roman"/>
          <w:b/>
          <w:sz w:val="24"/>
          <w:szCs w:val="24"/>
        </w:rPr>
      </w:pPr>
    </w:p>
    <w:p w:rsidR="004675D9" w:rsidRPr="00AB2E4D" w:rsidRDefault="004675D9" w:rsidP="004675D9">
      <w:pPr>
        <w:pStyle w:val="BodyText"/>
        <w:spacing w:line="480" w:lineRule="auto"/>
        <w:rPr>
          <w:rFonts w:ascii="Times New Roman" w:hAnsi="Times New Roman" w:cs="Times New Roman"/>
          <w:b/>
          <w:i/>
          <w:sz w:val="24"/>
          <w:szCs w:val="24"/>
          <w:u w:val="single"/>
        </w:rPr>
      </w:pPr>
      <w:r w:rsidRPr="00AB2E4D">
        <w:rPr>
          <w:rFonts w:ascii="Times New Roman" w:hAnsi="Times New Roman" w:cs="Times New Roman"/>
          <w:b/>
          <w:i/>
          <w:sz w:val="24"/>
          <w:szCs w:val="24"/>
          <w:u w:val="single"/>
        </w:rPr>
        <w:lastRenderedPageBreak/>
        <w:t xml:space="preserve">Introduction </w:t>
      </w:r>
    </w:p>
    <w:p w:rsidR="004675D9" w:rsidRPr="00AB2E4D" w:rsidRDefault="004675D9" w:rsidP="004675D9">
      <w:pPr>
        <w:pStyle w:val="BodyText"/>
        <w:spacing w:line="480" w:lineRule="auto"/>
        <w:rPr>
          <w:rFonts w:ascii="Times New Roman" w:hAnsi="Times New Roman" w:cs="Times New Roman"/>
          <w:sz w:val="24"/>
          <w:szCs w:val="24"/>
        </w:rPr>
      </w:pPr>
      <w:r w:rsidRPr="00AB2E4D">
        <w:rPr>
          <w:rFonts w:ascii="Times New Roman" w:hAnsi="Times New Roman" w:cs="Times New Roman"/>
          <w:b/>
          <w:i/>
          <w:sz w:val="24"/>
          <w:szCs w:val="24"/>
        </w:rPr>
        <w:tab/>
      </w:r>
      <w:r w:rsidRPr="00AB2E4D">
        <w:rPr>
          <w:rFonts w:ascii="Times New Roman" w:hAnsi="Times New Roman" w:cs="Times New Roman"/>
          <w:sz w:val="24"/>
          <w:szCs w:val="24"/>
        </w:rPr>
        <w:t>The inspiration for this research came from having spent most of my life consuming content from YouTube, as it was free and open to anyone with an internet connection. I believe that access to the internet shaped my life dramatically, but that YouTube played the largest role of all the available platforms, which during the first decade of the 21</w:t>
      </w:r>
      <w:r w:rsidRPr="00AB2E4D">
        <w:rPr>
          <w:rFonts w:ascii="Times New Roman" w:hAnsi="Times New Roman" w:cs="Times New Roman"/>
          <w:sz w:val="24"/>
          <w:szCs w:val="24"/>
          <w:vertAlign w:val="superscript"/>
        </w:rPr>
        <w:t>st</w:t>
      </w:r>
      <w:r w:rsidRPr="00AB2E4D">
        <w:rPr>
          <w:rFonts w:ascii="Times New Roman" w:hAnsi="Times New Roman" w:cs="Times New Roman"/>
          <w:sz w:val="24"/>
          <w:szCs w:val="24"/>
        </w:rPr>
        <w:t xml:space="preserve"> century was notably more limited that it is today. During this first decade cites like YouTube, Facebook, and Wikipedia were commonly referred to as dangerous and untrustworthy, Instagram and Twitter as we know them today ceased to exist, and Apple had only just released their first IPhone. </w:t>
      </w:r>
    </w:p>
    <w:p w:rsidR="004675D9" w:rsidRPr="00AB2E4D" w:rsidRDefault="004675D9" w:rsidP="004675D9">
      <w:pPr>
        <w:pStyle w:val="BodyText"/>
        <w:spacing w:line="480" w:lineRule="auto"/>
        <w:rPr>
          <w:rFonts w:ascii="Times New Roman" w:hAnsi="Times New Roman" w:cs="Times New Roman"/>
          <w:sz w:val="24"/>
          <w:szCs w:val="24"/>
        </w:rPr>
      </w:pPr>
      <w:r w:rsidRPr="00AB2E4D">
        <w:rPr>
          <w:rFonts w:ascii="Times New Roman" w:hAnsi="Times New Roman" w:cs="Times New Roman"/>
          <w:sz w:val="24"/>
          <w:szCs w:val="24"/>
        </w:rPr>
        <w:tab/>
        <w:t xml:space="preserve">Since then the landscape has changed dramatically. Twitter has become the academic’s primary source of quick access social data, YouTube’s user count now equates to roughly a quarter of the planet’s population, and Apple has long been recognized as the most profitable company in the world, large in part to the success of the IPhone. I was a teenager through this transitional period. I watched as the world changed, I am not at liberty to say that it was for better or worse. Time will untimely make that decision. </w:t>
      </w:r>
    </w:p>
    <w:p w:rsidR="004675D9" w:rsidRPr="00AB2E4D" w:rsidRDefault="004675D9" w:rsidP="004675D9">
      <w:pPr>
        <w:pStyle w:val="BodyText"/>
        <w:spacing w:line="480" w:lineRule="auto"/>
        <w:rPr>
          <w:rFonts w:ascii="Times New Roman" w:hAnsi="Times New Roman" w:cs="Times New Roman"/>
          <w:sz w:val="24"/>
          <w:szCs w:val="24"/>
        </w:rPr>
      </w:pPr>
      <w:r w:rsidRPr="00AB2E4D">
        <w:rPr>
          <w:rFonts w:ascii="Times New Roman" w:hAnsi="Times New Roman" w:cs="Times New Roman"/>
          <w:sz w:val="24"/>
          <w:szCs w:val="24"/>
        </w:rPr>
        <w:tab/>
        <w:t>None the less I was part of a drastic change, and experiment of sorts. The experiment, as I understand it, appears to ask a fairly simple question. What would happen if we gave as many people as possible affordable access to the opinions of everyone who was willing to share? This research will study what I believe to be the best arena to understand this experiment, and it will focus on what has been understood to be the most divisive portion, American politics.</w:t>
      </w:r>
    </w:p>
    <w:p w:rsidR="004675D9" w:rsidRPr="00AB2E4D" w:rsidRDefault="004675D9" w:rsidP="004675D9">
      <w:pPr>
        <w:pStyle w:val="BodyText"/>
        <w:spacing w:line="480" w:lineRule="auto"/>
        <w:rPr>
          <w:rFonts w:ascii="Times New Roman" w:hAnsi="Times New Roman" w:cs="Times New Roman"/>
          <w:sz w:val="24"/>
          <w:szCs w:val="24"/>
        </w:rPr>
      </w:pPr>
      <w:r w:rsidRPr="00AB2E4D">
        <w:rPr>
          <w:rFonts w:ascii="Times New Roman" w:hAnsi="Times New Roman" w:cs="Times New Roman"/>
          <w:sz w:val="24"/>
          <w:szCs w:val="24"/>
        </w:rPr>
        <w:tab/>
        <w:t xml:space="preserve"> I refer to YouTube as the best arena because it has most successfully combined the resources that humans use to communicate: the written word, the spoken word, the still image, and the moving image. While platform like Twitter and Facebook grew in prevalence by focusing on the written word YouTube’s focus is the moving image. If one were to assume that a </w:t>
      </w:r>
      <w:r w:rsidRPr="00AB2E4D">
        <w:rPr>
          <w:rFonts w:ascii="Times New Roman" w:hAnsi="Times New Roman" w:cs="Times New Roman"/>
          <w:sz w:val="24"/>
          <w:szCs w:val="24"/>
        </w:rPr>
        <w:lastRenderedPageBreak/>
        <w:t xml:space="preserve">picture is worth 1000 words, then one could expect a single five-minute video, shot at 60 frames per second, with an average number of 1800 comments, each roughly 24 words in length, to have an estimated word count of roughly 18,043,200. For comparison the sum total number of words found in the Bible and Quran is less than 1,000,000.  </w:t>
      </w:r>
    </w:p>
    <w:p w:rsidR="00AB2E4D" w:rsidRPr="00AB2E4D" w:rsidRDefault="004675D9" w:rsidP="004675D9">
      <w:pPr>
        <w:pStyle w:val="BodyText"/>
        <w:spacing w:line="480" w:lineRule="auto"/>
        <w:rPr>
          <w:rFonts w:ascii="Times New Roman" w:hAnsi="Times New Roman" w:cs="Times New Roman"/>
          <w:sz w:val="24"/>
          <w:szCs w:val="24"/>
        </w:rPr>
      </w:pPr>
      <w:r w:rsidRPr="00AB2E4D">
        <w:rPr>
          <w:rFonts w:ascii="Times New Roman" w:hAnsi="Times New Roman" w:cs="Times New Roman"/>
          <w:sz w:val="24"/>
          <w:szCs w:val="24"/>
        </w:rPr>
        <w:tab/>
        <w:t xml:space="preserve">Communicating online has changed how people perceive the world, as it has introduced a plethora of previously unobtainable statements to public. This can be seen through political discourse, which over the past decade has grown in popularity. This research looks to better understand how users are communicating and tests the processes currently available to do so. I hope that in the future we can build off this research, while being conscientious of other peoples’ livelihood. Classify a user based on a corpus of words is rather dangerous. It assumes the creator of the corpus can dictate what is and what isn’t true of subjective matters. This research will show the successes and failures of such an approach.    </w:t>
      </w:r>
    </w:p>
    <w:p w:rsidR="00AB2E4D" w:rsidRPr="00AB2E4D" w:rsidRDefault="00AB2E4D" w:rsidP="00AB2E4D">
      <w:pPr>
        <w:pStyle w:val="Default"/>
        <w:spacing w:line="480" w:lineRule="auto"/>
        <w:rPr>
          <w:color w:val="auto"/>
        </w:rPr>
      </w:pPr>
      <w:r w:rsidRPr="00AB2E4D">
        <w:rPr>
          <w:b/>
          <w:i/>
          <w:color w:val="auto"/>
          <w:u w:val="single"/>
        </w:rPr>
        <w:t xml:space="preserve">Data and Variables </w:t>
      </w:r>
    </w:p>
    <w:p w:rsidR="00AB2E4D" w:rsidRPr="00AB2E4D" w:rsidRDefault="00AB2E4D" w:rsidP="00AB2E4D">
      <w:pPr>
        <w:pStyle w:val="Default"/>
        <w:spacing w:line="480" w:lineRule="auto"/>
        <w:rPr>
          <w:color w:val="auto"/>
        </w:rPr>
      </w:pPr>
      <w:r w:rsidRPr="00AB2E4D">
        <w:rPr>
          <w:color w:val="auto"/>
        </w:rPr>
        <w:tab/>
        <w:t xml:space="preserve">Before referring to the results of the models I will discuss some simple summary statistics regarding the data set, so to have an understanding for the analysis that will be performed. </w:t>
      </w:r>
    </w:p>
    <w:p w:rsidR="00AB2E4D" w:rsidRPr="00AB2E4D" w:rsidRDefault="00AB2E4D" w:rsidP="00AB2E4D">
      <w:pPr>
        <w:pStyle w:val="Default"/>
        <w:spacing w:line="480" w:lineRule="auto"/>
        <w:rPr>
          <w:color w:val="auto"/>
        </w:rPr>
      </w:pPr>
      <w:r w:rsidRPr="00AB2E4D">
        <w:rPr>
          <w:noProof/>
        </w:rPr>
        <w:drawing>
          <wp:anchor distT="0" distB="0" distL="114300" distR="114300" simplePos="0" relativeHeight="251672576" behindDoc="1" locked="0" layoutInCell="1" allowOverlap="1" wp14:anchorId="31685ADB" wp14:editId="0B725AB4">
            <wp:simplePos x="0" y="0"/>
            <wp:positionH relativeFrom="margin">
              <wp:align>right</wp:align>
            </wp:positionH>
            <wp:positionV relativeFrom="paragraph">
              <wp:posOffset>3520836</wp:posOffset>
            </wp:positionV>
            <wp:extent cx="238125" cy="266700"/>
            <wp:effectExtent l="0" t="0" r="952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38125" cy="266700"/>
                    </a:xfrm>
                    <a:prstGeom prst="rect">
                      <a:avLst/>
                    </a:prstGeom>
                  </pic:spPr>
                </pic:pic>
              </a:graphicData>
            </a:graphic>
          </wp:anchor>
        </w:drawing>
      </w:r>
      <w:r w:rsidRPr="00AB2E4D">
        <w:rPr>
          <w:noProof/>
        </w:rPr>
        <w:drawing>
          <wp:anchor distT="0" distB="0" distL="114300" distR="114300" simplePos="0" relativeHeight="251659264" behindDoc="1" locked="0" layoutInCell="1" allowOverlap="1" wp14:anchorId="3D0E6862" wp14:editId="6CC74BE5">
            <wp:simplePos x="0" y="0"/>
            <wp:positionH relativeFrom="margin">
              <wp:posOffset>1150496</wp:posOffset>
            </wp:positionH>
            <wp:positionV relativeFrom="paragraph">
              <wp:posOffset>1626920</wp:posOffset>
            </wp:positionV>
            <wp:extent cx="3284855" cy="2219325"/>
            <wp:effectExtent l="0" t="0" r="0" b="952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28A0092B-C50C-407E-A947-70E740481C1C}">
                          <a14:useLocalDpi xmlns:a14="http://schemas.microsoft.com/office/drawing/2010/main" val="0"/>
                        </a:ext>
                      </a:extLst>
                    </a:blip>
                    <a:srcRect r="9467"/>
                    <a:stretch/>
                  </pic:blipFill>
                  <pic:spPr bwMode="auto">
                    <a:xfrm>
                      <a:off x="0" y="0"/>
                      <a:ext cx="3284855" cy="22193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B2E4D">
        <w:rPr>
          <w:color w:val="auto"/>
        </w:rPr>
        <w:tab/>
        <w:t xml:space="preserve">The first visualization is a bar plot to show the size of each grouping of comments. The comments are split by channel name. This project refers to the popular political commentary </w:t>
      </w:r>
      <w:r w:rsidRPr="00AB2E4D">
        <w:rPr>
          <w:color w:val="auto"/>
        </w:rPr>
        <w:lastRenderedPageBreak/>
        <w:t>channels Fox News and MSNBC. It can be seen by observing figure 1, that there is a similar quantity of comments sourced from Fox News and MSNBC. One may be inclined to operate under the assumption that comments left on Fox News videos could be labeled conservative, and those posted on MSNBC videos could be labeled liberal. This research does not leverage that assumption, as the focus is on the commentary occurring within the comments. To operate under this assumption one would need to assume that all statements which occurred as a result of MSNBC would be liberal, but previous research suggests that this is unlikely to be the case. When studying twitter in a similar manner it was revealed that most twitter feeds are full of critical commentary regarding the political figure of interest. This translates to a figure like the United States’ 44</w:t>
      </w:r>
      <w:r w:rsidRPr="00AB2E4D">
        <w:rPr>
          <w:color w:val="auto"/>
          <w:vertAlign w:val="superscript"/>
        </w:rPr>
        <w:t>th</w:t>
      </w:r>
      <w:r w:rsidRPr="00AB2E4D">
        <w:rPr>
          <w:color w:val="auto"/>
        </w:rPr>
        <w:t xml:space="preserve"> president Barack Obama having a twitter feed which consists primarily of comments that lack support for President Obama, the same can be said of figures on the right side of the political spectrum </w:t>
      </w:r>
      <w:r w:rsidRPr="00AB2E4D">
        <w:rPr>
          <w:color w:val="auto"/>
        </w:rPr>
        <w:fldChar w:fldCharType="begin"/>
      </w:r>
      <w:r w:rsidRPr="00AB2E4D">
        <w:rPr>
          <w:color w:val="auto"/>
        </w:rPr>
        <w:instrText xml:space="preserve"> ADDIN EN.CITE &lt;EndNote&gt;&lt;Cite&gt;&lt;Author&gt;Barberá&lt;/Author&gt;&lt;Year&gt;2015&lt;/Year&gt;&lt;RecNum&gt;38&lt;/RecNum&gt;&lt;DisplayText&gt;(Barberá, 2015)&lt;/DisplayText&gt;&lt;record&gt;&lt;rec-number&gt;38&lt;/rec-number&gt;&lt;foreign-keys&gt;&lt;key app="EN" db-id="pfrsdrtsmafx2me5evav9rpprv5z9t2faw02" timestamp="1581351628"&gt;38&lt;/key&gt;&lt;/foreign-keys&gt;&lt;ref-type name="Journal Article"&gt;17&lt;/ref-type&gt;&lt;contributors&gt;&lt;authors&gt;&lt;author&gt;Barberá, Pablo&lt;/author&gt;&lt;/authors&gt;&lt;/contributors&gt;&lt;titles&gt;&lt;title&gt;Birds of the Same Feather Tweet Together: Bayesian Ideal Point Estimation Using Twitter Data&lt;/title&gt;&lt;secondary-title&gt;Political Analysis&lt;/secondary-title&gt;&lt;/titles&gt;&lt;periodical&gt;&lt;full-title&gt;Political Analysis&lt;/full-title&gt;&lt;/periodical&gt;&lt;pages&gt;76-91&lt;/pages&gt;&lt;volume&gt;23&lt;/volume&gt;&lt;number&gt;1&lt;/number&gt;&lt;edition&gt;2017/01/04&lt;/edition&gt;&lt;dates&gt;&lt;year&gt;2015&lt;/year&gt;&lt;/dates&gt;&lt;publisher&gt;Cambridge University Press&lt;/publisher&gt;&lt;isbn&gt;1047-1987&lt;/isbn&gt;&lt;urls&gt;&lt;related-urls&gt;&lt;url&gt;https://www.cambridge.org/core/article/birds-of-the-same-feather-tweet-together-bayesian-ideal-point-estimation-using-twitter-data/91E37205F69AEA32EF27F12563DC2A0A&lt;/url&gt;&lt;/related-urls&gt;&lt;/urls&gt;&lt;electronic-resource-num&gt;10.1093/pan/mpu011&lt;/electronic-resource-num&gt;&lt;remote-database-name&gt;Cambridge Core&lt;/remote-database-name&gt;&lt;remote-database-provider&gt;Cambridge University Press&lt;/remote-database-provider&gt;&lt;/record&gt;&lt;/Cite&gt;&lt;/EndNote&gt;</w:instrText>
      </w:r>
      <w:r w:rsidRPr="00AB2E4D">
        <w:rPr>
          <w:color w:val="auto"/>
        </w:rPr>
        <w:fldChar w:fldCharType="separate"/>
      </w:r>
      <w:r w:rsidRPr="00AB2E4D">
        <w:rPr>
          <w:noProof/>
          <w:color w:val="auto"/>
        </w:rPr>
        <w:t>(Barberá, 2015)</w:t>
      </w:r>
      <w:r w:rsidRPr="00AB2E4D">
        <w:rPr>
          <w:color w:val="auto"/>
        </w:rPr>
        <w:fldChar w:fldCharType="end"/>
      </w:r>
      <w:r w:rsidRPr="00AB2E4D">
        <w:rPr>
          <w:color w:val="auto"/>
        </w:rPr>
        <w:t>.</w:t>
      </w:r>
    </w:p>
    <w:p w:rsidR="00AB2E4D" w:rsidRPr="00AB2E4D" w:rsidRDefault="00AB2E4D" w:rsidP="00AB2E4D">
      <w:pPr>
        <w:pStyle w:val="Default"/>
        <w:spacing w:line="480" w:lineRule="auto"/>
        <w:rPr>
          <w:color w:val="auto"/>
        </w:rPr>
      </w:pPr>
      <w:r w:rsidRPr="00AB2E4D">
        <w:rPr>
          <w:color w:val="auto"/>
        </w:rPr>
        <w:tab/>
        <w:t xml:space="preserve">To begin my analysis, the Python programing language was used to determine the presence of key words and phrases, in order to see how often they appear in the data set. The first key words of interest are the names of the two major parties in American politics. </w:t>
      </w:r>
    </w:p>
    <w:p w:rsidR="00AB2E4D" w:rsidRPr="00AB2E4D" w:rsidRDefault="00AB2E4D" w:rsidP="00AB2E4D">
      <w:pPr>
        <w:pStyle w:val="Default"/>
        <w:spacing w:line="480" w:lineRule="auto"/>
        <w:rPr>
          <w:color w:val="auto"/>
        </w:rPr>
      </w:pPr>
      <w:r w:rsidRPr="00AB2E4D">
        <w:rPr>
          <w:noProof/>
        </w:rPr>
        <w:drawing>
          <wp:anchor distT="0" distB="0" distL="114300" distR="114300" simplePos="0" relativeHeight="251673600" behindDoc="0" locked="0" layoutInCell="1" allowOverlap="1" wp14:anchorId="34B7774B" wp14:editId="7D684FAF">
            <wp:simplePos x="0" y="0"/>
            <wp:positionH relativeFrom="margin">
              <wp:align>right</wp:align>
            </wp:positionH>
            <wp:positionV relativeFrom="paragraph">
              <wp:posOffset>1233524</wp:posOffset>
            </wp:positionV>
            <wp:extent cx="228600" cy="219075"/>
            <wp:effectExtent l="0" t="0" r="0" b="952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28600" cy="219075"/>
                    </a:xfrm>
                    <a:prstGeom prst="rect">
                      <a:avLst/>
                    </a:prstGeom>
                  </pic:spPr>
                </pic:pic>
              </a:graphicData>
            </a:graphic>
          </wp:anchor>
        </w:drawing>
      </w:r>
      <w:r w:rsidRPr="00AB2E4D">
        <w:rPr>
          <w:noProof/>
        </w:rPr>
        <w:drawing>
          <wp:inline distT="0" distB="0" distL="0" distR="0" wp14:anchorId="25C5EBCE" wp14:editId="34F401CC">
            <wp:extent cx="5943600" cy="14516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451610"/>
                    </a:xfrm>
                    <a:prstGeom prst="rect">
                      <a:avLst/>
                    </a:prstGeom>
                  </pic:spPr>
                </pic:pic>
              </a:graphicData>
            </a:graphic>
          </wp:inline>
        </w:drawing>
      </w:r>
    </w:p>
    <w:p w:rsidR="00AB2E4D" w:rsidRPr="00AB2E4D" w:rsidRDefault="00AB2E4D" w:rsidP="00AB2E4D">
      <w:pPr>
        <w:pStyle w:val="Default"/>
        <w:spacing w:line="480" w:lineRule="auto"/>
        <w:rPr>
          <w:color w:val="auto"/>
        </w:rPr>
      </w:pPr>
      <w:r w:rsidRPr="00AB2E4D">
        <w:rPr>
          <w:color w:val="auto"/>
        </w:rPr>
        <w:t xml:space="preserve">One can see from figure 2 that the word </w:t>
      </w:r>
      <w:r w:rsidRPr="00AB2E4D">
        <w:rPr>
          <w:i/>
          <w:color w:val="auto"/>
        </w:rPr>
        <w:t xml:space="preserve">democrats </w:t>
      </w:r>
      <w:r w:rsidRPr="00AB2E4D">
        <w:rPr>
          <w:color w:val="auto"/>
        </w:rPr>
        <w:t xml:space="preserve">appears in 6,412 of the comments, equating to roughly 3%, and </w:t>
      </w:r>
      <w:r w:rsidRPr="00AB2E4D">
        <w:rPr>
          <w:i/>
          <w:color w:val="auto"/>
        </w:rPr>
        <w:t xml:space="preserve">republicans </w:t>
      </w:r>
      <w:r w:rsidRPr="00AB2E4D">
        <w:rPr>
          <w:color w:val="auto"/>
        </w:rPr>
        <w:t xml:space="preserve">appears in 2,747 equating to roughly 1%. With regard to the words </w:t>
      </w:r>
      <w:r w:rsidRPr="00AB2E4D">
        <w:rPr>
          <w:i/>
          <w:color w:val="auto"/>
        </w:rPr>
        <w:t xml:space="preserve">liberals </w:t>
      </w:r>
      <w:r w:rsidRPr="00AB2E4D">
        <w:rPr>
          <w:color w:val="auto"/>
        </w:rPr>
        <w:t xml:space="preserve">and </w:t>
      </w:r>
      <w:r w:rsidRPr="00AB2E4D">
        <w:rPr>
          <w:i/>
          <w:color w:val="auto"/>
        </w:rPr>
        <w:t>conservatives</w:t>
      </w:r>
      <w:r w:rsidRPr="00AB2E4D">
        <w:rPr>
          <w:color w:val="auto"/>
        </w:rPr>
        <w:t xml:space="preserve"> it was found, and shown in figure 3, that both words appear in less than 1% of comments. </w:t>
      </w:r>
    </w:p>
    <w:p w:rsidR="00AB2E4D" w:rsidRPr="00AB2E4D" w:rsidRDefault="00AB2E4D" w:rsidP="00AB2E4D">
      <w:pPr>
        <w:pStyle w:val="Default"/>
        <w:spacing w:line="480" w:lineRule="auto"/>
        <w:rPr>
          <w:color w:val="auto"/>
        </w:rPr>
      </w:pPr>
      <w:r w:rsidRPr="00AB2E4D">
        <w:rPr>
          <w:noProof/>
        </w:rPr>
        <w:lastRenderedPageBreak/>
        <w:drawing>
          <wp:anchor distT="0" distB="0" distL="114300" distR="114300" simplePos="0" relativeHeight="251674624" behindDoc="0" locked="0" layoutInCell="1" allowOverlap="1" wp14:anchorId="0FF5BF49" wp14:editId="61B814A1">
            <wp:simplePos x="0" y="0"/>
            <wp:positionH relativeFrom="margin">
              <wp:align>right</wp:align>
            </wp:positionH>
            <wp:positionV relativeFrom="paragraph">
              <wp:posOffset>1075794</wp:posOffset>
            </wp:positionV>
            <wp:extent cx="333375" cy="333375"/>
            <wp:effectExtent l="0" t="0" r="9525" b="952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33375" cy="333375"/>
                    </a:xfrm>
                    <a:prstGeom prst="rect">
                      <a:avLst/>
                    </a:prstGeom>
                  </pic:spPr>
                </pic:pic>
              </a:graphicData>
            </a:graphic>
          </wp:anchor>
        </w:drawing>
      </w:r>
      <w:r w:rsidRPr="00AB2E4D">
        <w:rPr>
          <w:noProof/>
        </w:rPr>
        <w:drawing>
          <wp:inline distT="0" distB="0" distL="0" distR="0" wp14:anchorId="6DFC5EC5" wp14:editId="05CC9631">
            <wp:extent cx="5750542" cy="1418590"/>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95893" cy="1429778"/>
                    </a:xfrm>
                    <a:prstGeom prst="rect">
                      <a:avLst/>
                    </a:prstGeom>
                  </pic:spPr>
                </pic:pic>
              </a:graphicData>
            </a:graphic>
          </wp:inline>
        </w:drawing>
      </w:r>
    </w:p>
    <w:p w:rsidR="00AB2E4D" w:rsidRPr="00AB2E4D" w:rsidRDefault="00AB2E4D" w:rsidP="00AB2E4D">
      <w:pPr>
        <w:pStyle w:val="Default"/>
        <w:spacing w:line="480" w:lineRule="auto"/>
        <w:rPr>
          <w:color w:val="auto"/>
        </w:rPr>
      </w:pPr>
      <w:r w:rsidRPr="00AB2E4D">
        <w:rPr>
          <w:color w:val="auto"/>
        </w:rPr>
        <w:t xml:space="preserve">Because it was found that some of the commonly used words when discussing politics are not frequently found within the data set a technique that considers the nature of the comments themselves will need to be employed, so to best assure that each comment is being assigned the appropriate label. </w:t>
      </w:r>
    </w:p>
    <w:p w:rsidR="00AB2E4D" w:rsidRPr="00AB2E4D" w:rsidRDefault="00AB2E4D" w:rsidP="00AB2E4D">
      <w:pPr>
        <w:pStyle w:val="Default"/>
        <w:spacing w:line="480" w:lineRule="auto"/>
        <w:rPr>
          <w:color w:val="auto"/>
        </w:rPr>
      </w:pPr>
      <w:r w:rsidRPr="00AB2E4D">
        <w:rPr>
          <w:color w:val="auto"/>
        </w:rPr>
        <w:tab/>
        <w:t xml:space="preserve">While the results of this research will not be based on the assumption that the location of a comment can have a measurable impact on where the comment is positioned on the political spectrum, it will leverage the location of the comment posting as a tool to help develop an understanding of the data. </w:t>
      </w:r>
    </w:p>
    <w:p w:rsidR="00AB2E4D" w:rsidRPr="00AB2E4D" w:rsidRDefault="00AB2E4D" w:rsidP="00AB2E4D">
      <w:pPr>
        <w:pStyle w:val="Default"/>
        <w:spacing w:line="480" w:lineRule="auto"/>
        <w:rPr>
          <w:color w:val="auto"/>
        </w:rPr>
      </w:pPr>
      <w:r w:rsidRPr="00AB2E4D">
        <w:rPr>
          <w:noProof/>
        </w:rPr>
        <w:drawing>
          <wp:anchor distT="0" distB="0" distL="114300" distR="114300" simplePos="0" relativeHeight="251675648" behindDoc="0" locked="0" layoutInCell="1" allowOverlap="1" wp14:anchorId="14AA9B90" wp14:editId="701E9AE8">
            <wp:simplePos x="0" y="0"/>
            <wp:positionH relativeFrom="margin">
              <wp:align>right</wp:align>
            </wp:positionH>
            <wp:positionV relativeFrom="paragraph">
              <wp:posOffset>2009435</wp:posOffset>
            </wp:positionV>
            <wp:extent cx="295275" cy="238125"/>
            <wp:effectExtent l="0" t="0" r="9525" b="952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95275" cy="238125"/>
                    </a:xfrm>
                    <a:prstGeom prst="rect">
                      <a:avLst/>
                    </a:prstGeom>
                  </pic:spPr>
                </pic:pic>
              </a:graphicData>
            </a:graphic>
          </wp:anchor>
        </w:drawing>
      </w:r>
      <w:r w:rsidRPr="00AB2E4D">
        <w:rPr>
          <w:color w:val="auto"/>
        </w:rPr>
        <w:tab/>
      </w:r>
      <w:r w:rsidRPr="00AB2E4D">
        <w:rPr>
          <w:color w:val="auto"/>
        </w:rPr>
        <w:tab/>
      </w:r>
      <w:r w:rsidRPr="00AB2E4D">
        <w:rPr>
          <w:noProof/>
        </w:rPr>
        <w:drawing>
          <wp:inline distT="0" distB="0" distL="0" distR="0" wp14:anchorId="6129ADF1" wp14:editId="1702D38A">
            <wp:extent cx="3511423" cy="21885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27303" cy="2198458"/>
                    </a:xfrm>
                    <a:prstGeom prst="rect">
                      <a:avLst/>
                    </a:prstGeom>
                  </pic:spPr>
                </pic:pic>
              </a:graphicData>
            </a:graphic>
          </wp:inline>
        </w:drawing>
      </w:r>
      <w:r w:rsidRPr="00AB2E4D">
        <w:rPr>
          <w:color w:val="auto"/>
        </w:rPr>
        <w:tab/>
      </w:r>
      <w:r w:rsidRPr="00AB2E4D">
        <w:rPr>
          <w:color w:val="auto"/>
        </w:rPr>
        <w:tab/>
      </w:r>
    </w:p>
    <w:p w:rsidR="00AB2E4D" w:rsidRPr="00AB2E4D" w:rsidRDefault="00AB2E4D" w:rsidP="00AB2E4D">
      <w:pPr>
        <w:pStyle w:val="Default"/>
        <w:spacing w:line="480" w:lineRule="auto"/>
        <w:rPr>
          <w:color w:val="auto"/>
        </w:rPr>
      </w:pPr>
      <w:r w:rsidRPr="00AB2E4D">
        <w:rPr>
          <w:color w:val="auto"/>
        </w:rPr>
        <w:t xml:space="preserve">Figure 4 considers which commenters post the most comments to forums regardless of which channel the comments were posted to. It can be seen from those who appear in the top ten of appearances that most of the commenters are found posting on MSNBC videos, with 80% of them choosing to post on those particular forums. </w:t>
      </w:r>
    </w:p>
    <w:p w:rsidR="00AB2E4D" w:rsidRPr="00AB2E4D" w:rsidRDefault="00AB2E4D" w:rsidP="00AB2E4D">
      <w:pPr>
        <w:pStyle w:val="Default"/>
        <w:spacing w:line="480" w:lineRule="auto"/>
        <w:rPr>
          <w:color w:val="auto"/>
        </w:rPr>
      </w:pPr>
      <w:r w:rsidRPr="00AB2E4D">
        <w:rPr>
          <w:noProof/>
        </w:rPr>
        <w:lastRenderedPageBreak/>
        <w:drawing>
          <wp:anchor distT="0" distB="0" distL="114300" distR="114300" simplePos="0" relativeHeight="251676672" behindDoc="0" locked="0" layoutInCell="1" allowOverlap="1" wp14:anchorId="627A1891" wp14:editId="010D5ECD">
            <wp:simplePos x="0" y="0"/>
            <wp:positionH relativeFrom="margin">
              <wp:align>right</wp:align>
            </wp:positionH>
            <wp:positionV relativeFrom="paragraph">
              <wp:posOffset>2537017</wp:posOffset>
            </wp:positionV>
            <wp:extent cx="323850" cy="314325"/>
            <wp:effectExtent l="0" t="0" r="0" b="952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23850" cy="314325"/>
                    </a:xfrm>
                    <a:prstGeom prst="rect">
                      <a:avLst/>
                    </a:prstGeom>
                  </pic:spPr>
                </pic:pic>
              </a:graphicData>
            </a:graphic>
          </wp:anchor>
        </w:drawing>
      </w:r>
      <w:r w:rsidRPr="00AB2E4D">
        <w:rPr>
          <w:noProof/>
        </w:rPr>
        <w:drawing>
          <wp:anchor distT="0" distB="0" distL="114300" distR="114300" simplePos="0" relativeHeight="251660288" behindDoc="0" locked="0" layoutInCell="1" allowOverlap="1" wp14:anchorId="78FA9611" wp14:editId="405C01D6">
            <wp:simplePos x="0" y="0"/>
            <wp:positionH relativeFrom="margin">
              <wp:align>center</wp:align>
            </wp:positionH>
            <wp:positionV relativeFrom="paragraph">
              <wp:posOffset>724535</wp:posOffset>
            </wp:positionV>
            <wp:extent cx="4402455" cy="2181225"/>
            <wp:effectExtent l="0" t="0" r="0" b="952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402455" cy="2181225"/>
                    </a:xfrm>
                    <a:prstGeom prst="rect">
                      <a:avLst/>
                    </a:prstGeom>
                  </pic:spPr>
                </pic:pic>
              </a:graphicData>
            </a:graphic>
            <wp14:sizeRelH relativeFrom="margin">
              <wp14:pctWidth>0</wp14:pctWidth>
            </wp14:sizeRelH>
          </wp:anchor>
        </w:drawing>
      </w:r>
      <w:r w:rsidRPr="00AB2E4D">
        <w:rPr>
          <w:color w:val="auto"/>
        </w:rPr>
        <w:tab/>
        <w:t xml:space="preserve">Figure 5 is used to understand the data set by showing those users that were able to generate the most likes from a single comment. From this listing we get a significantly different perspective of the data. While MSNBC commenters dominate the posting sphere, the ability to generate likes is led by posters to Fox News videos. It can be seen that the most liked comment was posted to a Fox News video and generated 2,740 likes. One can observe that in the top ten, 70% of the top like generating comments were from the Fox News YouTube channel. </w:t>
      </w:r>
    </w:p>
    <w:p w:rsidR="00AB2E4D" w:rsidRPr="00AB2E4D" w:rsidRDefault="00AB2E4D" w:rsidP="00AB2E4D">
      <w:pPr>
        <w:pStyle w:val="Default"/>
        <w:spacing w:line="480" w:lineRule="auto"/>
        <w:rPr>
          <w:color w:val="auto"/>
        </w:rPr>
      </w:pPr>
      <w:r w:rsidRPr="00AB2E4D">
        <w:rPr>
          <w:color w:val="auto"/>
        </w:rPr>
        <w:tab/>
        <w:t xml:space="preserve">So far it can be understood that, given this data set, those comments that are able to generate the most likes tend to be from users who comment on Fox News videos, while those who comment on MSNBC appear to be doing so more frequently. While it is interesting to know who is leaving the most comments and which of those comments are getting the most likes, for the purpose of this research it is critical to know which users are generating responses from others in the data set. </w:t>
      </w:r>
    </w:p>
    <w:p w:rsidR="00AB2E4D" w:rsidRPr="00AB2E4D" w:rsidRDefault="00AB2E4D" w:rsidP="00AB2E4D">
      <w:pPr>
        <w:pStyle w:val="Default"/>
        <w:spacing w:line="480" w:lineRule="auto"/>
        <w:rPr>
          <w:color w:val="auto"/>
        </w:rPr>
      </w:pPr>
      <w:r w:rsidRPr="00AB2E4D">
        <w:rPr>
          <w:color w:val="auto"/>
        </w:rPr>
        <w:tab/>
        <w:t xml:space="preserve">Observing figure 6, which can be seen on the following page, one can see that the ability to generate responses, in terms of where the comment was posted, shows the greatest amount of diversity. It can be seen that with regard to generating replies 60% of the top users posted to Fox while 40% posted to MSNBC. When looking into the nature of the comment left, one quickly realizes that the comments that generated the most replies were attacks on the party that would </w:t>
      </w:r>
      <w:r w:rsidRPr="00AB2E4D">
        <w:rPr>
          <w:color w:val="auto"/>
        </w:rPr>
        <w:lastRenderedPageBreak/>
        <w:t>not typically be associated with the channel the comment is being posted to. For example, the top comment, which generated 276 replies was, “Republicans can only create two things: deficits and war.” This was posted to the MSNBC comment forum. The second most replied comment was left on the Fox News forum and read, “Isn’t it funny a socialist isn’t paying her fair share?”. These top comments seem to suggest that what was found in reference to Twitter data (</w:t>
      </w:r>
      <w:proofErr w:type="spellStart"/>
      <w:r w:rsidRPr="00AB2E4D">
        <w:rPr>
          <w:noProof/>
          <w:color w:val="auto"/>
        </w:rPr>
        <w:t>Barberá</w:t>
      </w:r>
      <w:proofErr w:type="spellEnd"/>
      <w:r w:rsidRPr="00AB2E4D">
        <w:rPr>
          <w:noProof/>
          <w:color w:val="auto"/>
        </w:rPr>
        <w:t>, 2015</w:t>
      </w:r>
      <w:r w:rsidRPr="00AB2E4D">
        <w:rPr>
          <w:color w:val="auto"/>
        </w:rPr>
        <w:t xml:space="preserve">) may be generalizable beyond the Twitter ecosystem. What is found in reference to YouTube comments is that those generating the most responses tend to be “attacks” toward the side of the political spectrum that the channel producer would be unlikely to support. Suggesting that on YouTube those comments which side with the producer are more likely to be noticed, a contrast from what was seen during the previous analysis of Twitter. What is similar between these two analyses is that the comment sections, at a surface level, are safe spaces for those who wish to slander their political opponents. Going further this paper will consider how safe these spaces are, as spaces that lack ideological diversity would be likely to be safer places to post distaste for alternative viewpoints.   </w:t>
      </w:r>
    </w:p>
    <w:p w:rsidR="00AB2E4D" w:rsidRPr="00AB2E4D" w:rsidRDefault="00AB2E4D" w:rsidP="00AB2E4D">
      <w:pPr>
        <w:pStyle w:val="Default"/>
        <w:spacing w:line="480" w:lineRule="auto"/>
        <w:rPr>
          <w:b/>
          <w:i/>
          <w:color w:val="auto"/>
          <w:u w:val="single"/>
        </w:rPr>
      </w:pPr>
      <w:r w:rsidRPr="00AB2E4D">
        <w:rPr>
          <w:noProof/>
        </w:rPr>
        <w:tab/>
        <w:t xml:space="preserve">So far it can be understood that, </w:t>
      </w:r>
      <w:r w:rsidRPr="00AB2E4D">
        <w:rPr>
          <w:color w:val="auto"/>
        </w:rPr>
        <w:t xml:space="preserve">given this data set, an individual Fox News comment is likely to be able to generate the most likes, while an MSNBC comment was able to generate the most responses. However, Fox News commenters are able to generate a nearly equal response, if one aggregates the success users have had generating responses. This research operates under the belief that those who are capable of generating responses have an inherent value, that can shape the nature of the comment forum and drive the commentary in a given direction. Because YouTube is such a large platform, where individuals, and organizations can post a wide array of content, it is important to understand that not all comment sections will have near similar content characteristics. Thus not all comment sections should be expected to develop in a similar </w:t>
      </w:r>
      <w:r w:rsidRPr="00AB2E4D">
        <w:rPr>
          <w:color w:val="auto"/>
        </w:rPr>
        <w:lastRenderedPageBreak/>
        <w:t>manner. However, when disregarding typical measures like views and subscriber counts, so to compare two American political channels based on their similarity of genre, it has been revealed that the number of likes, comments, replies, and type of comment posted are quite similar. This is a finding that will be discussed in greater detail throug</w:t>
      </w:r>
      <w:r>
        <w:rPr>
          <w:color w:val="auto"/>
        </w:rPr>
        <w:t>hout the body of this research.</w:t>
      </w:r>
    </w:p>
    <w:p w:rsidR="00AB2E4D" w:rsidRPr="00AB2E4D" w:rsidRDefault="00AB2E4D" w:rsidP="00AB2E4D">
      <w:pPr>
        <w:pStyle w:val="Default"/>
        <w:spacing w:line="480" w:lineRule="auto"/>
        <w:rPr>
          <w:b/>
          <w:i/>
          <w:color w:val="auto"/>
          <w:u w:val="single"/>
        </w:rPr>
      </w:pPr>
      <w:r w:rsidRPr="00AB2E4D">
        <w:rPr>
          <w:b/>
          <w:i/>
          <w:color w:val="auto"/>
          <w:u w:val="single"/>
        </w:rPr>
        <w:t>Measures / Results</w:t>
      </w:r>
    </w:p>
    <w:p w:rsidR="00AB2E4D" w:rsidRPr="00AB2E4D" w:rsidRDefault="00AB2E4D" w:rsidP="00AB2E4D">
      <w:pPr>
        <w:pStyle w:val="Default"/>
        <w:spacing w:line="480" w:lineRule="auto"/>
        <w:rPr>
          <w:color w:val="auto"/>
        </w:rPr>
      </w:pPr>
      <w:r w:rsidRPr="00AB2E4D">
        <w:rPr>
          <w:noProof/>
        </w:rPr>
        <w:drawing>
          <wp:anchor distT="0" distB="0" distL="114300" distR="114300" simplePos="0" relativeHeight="251677696" behindDoc="0" locked="0" layoutInCell="1" allowOverlap="1" wp14:anchorId="24BF5745" wp14:editId="5B83B474">
            <wp:simplePos x="0" y="0"/>
            <wp:positionH relativeFrom="margin">
              <wp:align>right</wp:align>
            </wp:positionH>
            <wp:positionV relativeFrom="paragraph">
              <wp:posOffset>3305629</wp:posOffset>
            </wp:positionV>
            <wp:extent cx="266700" cy="257175"/>
            <wp:effectExtent l="0" t="0" r="0" b="952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66700" cy="257175"/>
                    </a:xfrm>
                    <a:prstGeom prst="rect">
                      <a:avLst/>
                    </a:prstGeom>
                  </pic:spPr>
                </pic:pic>
              </a:graphicData>
            </a:graphic>
          </wp:anchor>
        </w:drawing>
      </w:r>
      <w:r w:rsidRPr="00AB2E4D">
        <w:rPr>
          <w:noProof/>
        </w:rPr>
        <w:drawing>
          <wp:anchor distT="0" distB="0" distL="114300" distR="114300" simplePos="0" relativeHeight="251661312" behindDoc="1" locked="0" layoutInCell="1" allowOverlap="1" wp14:anchorId="66AE9D6E" wp14:editId="53DA7640">
            <wp:simplePos x="0" y="0"/>
            <wp:positionH relativeFrom="margin">
              <wp:align>center</wp:align>
            </wp:positionH>
            <wp:positionV relativeFrom="paragraph">
              <wp:posOffset>605495</wp:posOffset>
            </wp:positionV>
            <wp:extent cx="4064000" cy="30861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064000" cy="3086100"/>
                    </a:xfrm>
                    <a:prstGeom prst="rect">
                      <a:avLst/>
                    </a:prstGeom>
                  </pic:spPr>
                </pic:pic>
              </a:graphicData>
            </a:graphic>
            <wp14:sizeRelH relativeFrom="margin">
              <wp14:pctWidth>0</wp14:pctWidth>
            </wp14:sizeRelH>
            <wp14:sizeRelV relativeFrom="margin">
              <wp14:pctHeight>0</wp14:pctHeight>
            </wp14:sizeRelV>
          </wp:anchor>
        </w:drawing>
      </w:r>
      <w:r w:rsidRPr="00AB2E4D">
        <w:rPr>
          <w:color w:val="auto"/>
        </w:rPr>
        <w:tab/>
        <w:t>Likes are often referenced as a measure of the popularity of a post on social media, while replies are not discussed as frequently. Figure 6 reveals, regardless of channel, likes and replies trend in a similar direction. This trend appears to produce a Pareto distribution, as most comments generate a small number of responses and do not receive many likes, while a select minority can generate a disproportionately large quantity of each. It can now be seen that the channels have similar trends with regard to comments, as the lines of best fit appear to have similar slopes. Note that this is true despite Fox News having 2 million more subscribers than MSNBC.</w:t>
      </w:r>
    </w:p>
    <w:p w:rsidR="00AB2E4D" w:rsidRPr="00AB2E4D" w:rsidRDefault="00AB2E4D" w:rsidP="00AB2E4D">
      <w:pPr>
        <w:pStyle w:val="Default"/>
        <w:spacing w:line="480" w:lineRule="auto"/>
        <w:rPr>
          <w:color w:val="auto"/>
        </w:rPr>
      </w:pPr>
      <w:r w:rsidRPr="00AB2E4D">
        <w:rPr>
          <w:color w:val="auto"/>
        </w:rPr>
        <w:tab/>
        <w:t xml:space="preserve">After seeing this one may be inclined to question what can be explained by a channels subscriber count. Commonly a subscriber count is referenced as a representation of the number </w:t>
      </w:r>
      <w:r w:rsidRPr="00AB2E4D">
        <w:rPr>
          <w:color w:val="auto"/>
        </w:rPr>
        <w:lastRenderedPageBreak/>
        <w:t xml:space="preserve">of individual accounts that support a channel. However, this data set appears to provide an example that allows one to see that when generating engagement, subscriber count may not provide much explanatory power, as having 100% more subscribers did not result in an average change in the number of replies a comment received or likes it got. This could be explained in any number of ways; however, the prevalence of bots or inactive accounts could partially explain how it is possible to have such a substantially larger subscriber base without realizing significantly more activity from users.  </w:t>
      </w:r>
      <w:r w:rsidRPr="00AB2E4D">
        <w:rPr>
          <w:color w:val="auto"/>
        </w:rPr>
        <w:tab/>
      </w:r>
    </w:p>
    <w:p w:rsidR="00AB2E4D" w:rsidRPr="00AB2E4D" w:rsidRDefault="00AB2E4D" w:rsidP="00AB2E4D">
      <w:pPr>
        <w:pStyle w:val="Default"/>
        <w:spacing w:line="480" w:lineRule="auto"/>
        <w:rPr>
          <w:color w:val="auto"/>
        </w:rPr>
      </w:pPr>
      <w:r w:rsidRPr="00AB2E4D">
        <w:rPr>
          <w:noProof/>
        </w:rPr>
        <w:drawing>
          <wp:anchor distT="0" distB="0" distL="114300" distR="114300" simplePos="0" relativeHeight="251662336" behindDoc="1" locked="0" layoutInCell="1" allowOverlap="1" wp14:anchorId="7EF767A9" wp14:editId="7450CC9B">
            <wp:simplePos x="0" y="0"/>
            <wp:positionH relativeFrom="margin">
              <wp:align>center</wp:align>
            </wp:positionH>
            <wp:positionV relativeFrom="paragraph">
              <wp:posOffset>3604598</wp:posOffset>
            </wp:positionV>
            <wp:extent cx="5379720" cy="294259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8587"/>
                    <a:stretch/>
                  </pic:blipFill>
                  <pic:spPr bwMode="auto">
                    <a:xfrm>
                      <a:off x="0" y="0"/>
                      <a:ext cx="5379720" cy="29425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B2E4D">
        <w:rPr>
          <w:noProof/>
        </w:rPr>
        <w:drawing>
          <wp:anchor distT="0" distB="0" distL="114300" distR="114300" simplePos="0" relativeHeight="251678720" behindDoc="0" locked="0" layoutInCell="1" allowOverlap="1" wp14:anchorId="5AC64D38" wp14:editId="048D4161">
            <wp:simplePos x="0" y="0"/>
            <wp:positionH relativeFrom="margin">
              <wp:align>right</wp:align>
            </wp:positionH>
            <wp:positionV relativeFrom="paragraph">
              <wp:posOffset>6842637</wp:posOffset>
            </wp:positionV>
            <wp:extent cx="276225" cy="266700"/>
            <wp:effectExtent l="0" t="0" r="9525"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76225" cy="266700"/>
                    </a:xfrm>
                    <a:prstGeom prst="rect">
                      <a:avLst/>
                    </a:prstGeom>
                  </pic:spPr>
                </pic:pic>
              </a:graphicData>
            </a:graphic>
          </wp:anchor>
        </w:drawing>
      </w:r>
      <w:r w:rsidRPr="00AB2E4D">
        <w:rPr>
          <w:color w:val="auto"/>
        </w:rPr>
        <w:tab/>
        <w:t xml:space="preserve"> The regression output for MSNBC comments can be seen in figure 7, it is realized that when commenting on an MSNBC video, one can expect to receive, on average, 4.9 likes for each additional comment reply. A t-score of 358.65 was realized suggesting that one can reject the null hypothesis that the number of replies a comment receives has no influence on the number of likes it will get and the 99% confidence interval. An adj. R-squared of 0.56 suggests that once the size of the data set is accounted for, 56% of the variation in the number of likes a comment received can be explained by the number of replies it generated. Fox News data produces near identical results, which can be seen on figure 8. One can see that the statistical outputs produce </w:t>
      </w:r>
      <w:r w:rsidRPr="00AB2E4D">
        <w:rPr>
          <w:color w:val="auto"/>
        </w:rPr>
        <w:lastRenderedPageBreak/>
        <w:t xml:space="preserve">near similar coefficients, </w:t>
      </w:r>
      <w:proofErr w:type="spellStart"/>
      <w:r w:rsidRPr="00AB2E4D">
        <w:rPr>
          <w:color w:val="auto"/>
        </w:rPr>
        <w:t>adj</w:t>
      </w:r>
      <w:proofErr w:type="spellEnd"/>
      <w:r w:rsidRPr="00AB2E4D">
        <w:rPr>
          <w:color w:val="auto"/>
        </w:rPr>
        <w:t xml:space="preserve">-R squared values, and t-scores, suggesting that this trend occurs regardless of channel. I find this particularly interesting as it suggests that if one were to assume that each channel is representative of an ideological framework then the two </w:t>
      </w:r>
      <w:r w:rsidRPr="00AB2E4D">
        <w:rPr>
          <w:noProof/>
        </w:rPr>
        <w:drawing>
          <wp:anchor distT="0" distB="0" distL="114300" distR="114300" simplePos="0" relativeHeight="251679744" behindDoc="0" locked="0" layoutInCell="1" allowOverlap="1" wp14:anchorId="3A11C629" wp14:editId="56EBD4E8">
            <wp:simplePos x="0" y="0"/>
            <wp:positionH relativeFrom="margin">
              <wp:align>right</wp:align>
            </wp:positionH>
            <wp:positionV relativeFrom="paragraph">
              <wp:posOffset>2314336</wp:posOffset>
            </wp:positionV>
            <wp:extent cx="247650" cy="209550"/>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47650" cy="209550"/>
                    </a:xfrm>
                    <a:prstGeom prst="rect">
                      <a:avLst/>
                    </a:prstGeom>
                  </pic:spPr>
                </pic:pic>
              </a:graphicData>
            </a:graphic>
          </wp:anchor>
        </w:drawing>
      </w:r>
      <w:r w:rsidRPr="00AB2E4D">
        <w:rPr>
          <w:noProof/>
        </w:rPr>
        <w:drawing>
          <wp:anchor distT="0" distB="0" distL="114300" distR="114300" simplePos="0" relativeHeight="251663360" behindDoc="1" locked="0" layoutInCell="1" allowOverlap="1" wp14:anchorId="3053A318" wp14:editId="13A4AF41">
            <wp:simplePos x="0" y="0"/>
            <wp:positionH relativeFrom="margin">
              <wp:align>center</wp:align>
            </wp:positionH>
            <wp:positionV relativeFrom="paragraph">
              <wp:posOffset>12139</wp:posOffset>
            </wp:positionV>
            <wp:extent cx="5628640" cy="2569845"/>
            <wp:effectExtent l="0" t="0" r="0" b="19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t="8687"/>
                    <a:stretch/>
                  </pic:blipFill>
                  <pic:spPr bwMode="auto">
                    <a:xfrm>
                      <a:off x="0" y="0"/>
                      <a:ext cx="5628640" cy="25698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B2E4D">
        <w:rPr>
          <w:color w:val="auto"/>
        </w:rPr>
        <w:t>sides, which seldom align on beliefs and values, would be found to behave quite similarly to one another in terms of engagement with content.</w:t>
      </w:r>
    </w:p>
    <w:p w:rsidR="00AB2E4D" w:rsidRPr="00AB2E4D" w:rsidRDefault="00AB2E4D" w:rsidP="00AB2E4D">
      <w:pPr>
        <w:pStyle w:val="Default"/>
        <w:spacing w:line="480" w:lineRule="auto"/>
        <w:rPr>
          <w:color w:val="auto"/>
        </w:rPr>
      </w:pPr>
      <w:r w:rsidRPr="00AB2E4D">
        <w:rPr>
          <w:color w:val="auto"/>
        </w:rPr>
        <w:tab/>
        <w:t xml:space="preserve">To further understand the data, I chose to see whether common machine learning techniques could be leveraged to predict which channel a comment came from. This is being done to reveal the differences between the data, as a model that would be able to successfully classify comments according to their posting location would suggest that the comments left on MSNBC videos have characteristic differences from those left on Fox News’s channel. To perform this analysis a random sample of 50,000 comments was put through a pipeline so to apply a </w:t>
      </w:r>
      <w:proofErr w:type="spellStart"/>
      <w:r w:rsidRPr="00AB2E4D">
        <w:rPr>
          <w:color w:val="auto"/>
        </w:rPr>
        <w:t>Tfidf</w:t>
      </w:r>
      <w:proofErr w:type="spellEnd"/>
      <w:r w:rsidRPr="00AB2E4D">
        <w:rPr>
          <w:color w:val="auto"/>
        </w:rPr>
        <w:t xml:space="preserve"> </w:t>
      </w:r>
      <w:proofErr w:type="spellStart"/>
      <w:r w:rsidRPr="00AB2E4D">
        <w:rPr>
          <w:color w:val="auto"/>
        </w:rPr>
        <w:t>Vectorizer</w:t>
      </w:r>
      <w:proofErr w:type="spellEnd"/>
      <w:r w:rsidRPr="00AB2E4D">
        <w:rPr>
          <w:color w:val="auto"/>
        </w:rPr>
        <w:t xml:space="preserve"> to the text, and classify using logistic regression. </w:t>
      </w:r>
    </w:p>
    <w:p w:rsidR="00AB2E4D" w:rsidRPr="00AB2E4D" w:rsidRDefault="00AB2E4D" w:rsidP="00AB2E4D">
      <w:pPr>
        <w:pStyle w:val="Default"/>
        <w:spacing w:line="480" w:lineRule="auto"/>
        <w:rPr>
          <w:color w:val="auto"/>
        </w:rPr>
      </w:pPr>
      <w:r w:rsidRPr="00AB2E4D">
        <w:rPr>
          <w:color w:val="auto"/>
        </w:rPr>
        <w:tab/>
        <w:t xml:space="preserve">After applying </w:t>
      </w:r>
      <w:proofErr w:type="spellStart"/>
      <w:r w:rsidRPr="00AB2E4D">
        <w:rPr>
          <w:color w:val="auto"/>
        </w:rPr>
        <w:t>GridSearchCV</w:t>
      </w:r>
      <w:proofErr w:type="spellEnd"/>
      <w:r w:rsidRPr="00AB2E4D">
        <w:rPr>
          <w:color w:val="auto"/>
        </w:rPr>
        <w:t xml:space="preserve"> to uncover which variable parameters would produce the model with the greatest predictive power an accuracy score of 0.69 was received. The confusion matrix for this analysis can be seen as figure 9. The model performs similar to past studies which have used classification to understand online political commentary </w:t>
      </w:r>
      <w:r w:rsidRPr="00AB2E4D">
        <w:rPr>
          <w:noProof/>
          <w:color w:val="auto"/>
        </w:rPr>
        <w:t xml:space="preserve">(Douiji, Hajar, &amp; Hassan, </w:t>
      </w:r>
      <w:r w:rsidRPr="00AB2E4D">
        <w:rPr>
          <w:noProof/>
          <w:color w:val="auto"/>
        </w:rPr>
        <w:lastRenderedPageBreak/>
        <w:t>2016</w:t>
      </w:r>
      <w:r w:rsidRPr="00AB2E4D">
        <w:rPr>
          <w:color w:val="auto"/>
        </w:rPr>
        <w:t xml:space="preserve">), and appears to suggest that a majority of comments can be easily classified as belonging to MSNBC or Fox News. However, a sizable proportion of comments are not so easily </w:t>
      </w:r>
      <w:r w:rsidRPr="00AB2E4D">
        <w:rPr>
          <w:noProof/>
        </w:rPr>
        <w:drawing>
          <wp:anchor distT="0" distB="0" distL="114300" distR="114300" simplePos="0" relativeHeight="251680768" behindDoc="0" locked="0" layoutInCell="1" allowOverlap="1" wp14:anchorId="2FE41ACB" wp14:editId="5CE4B0D7">
            <wp:simplePos x="0" y="0"/>
            <wp:positionH relativeFrom="margin">
              <wp:align>right</wp:align>
            </wp:positionH>
            <wp:positionV relativeFrom="paragraph">
              <wp:posOffset>2029773</wp:posOffset>
            </wp:positionV>
            <wp:extent cx="295275" cy="276225"/>
            <wp:effectExtent l="0" t="0" r="9525" b="952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95275" cy="276225"/>
                    </a:xfrm>
                    <a:prstGeom prst="rect">
                      <a:avLst/>
                    </a:prstGeom>
                  </pic:spPr>
                </pic:pic>
              </a:graphicData>
            </a:graphic>
          </wp:anchor>
        </w:drawing>
      </w:r>
      <w:r w:rsidRPr="00AB2E4D">
        <w:rPr>
          <w:noProof/>
        </w:rPr>
        <w:drawing>
          <wp:anchor distT="0" distB="0" distL="114300" distR="114300" simplePos="0" relativeHeight="251664384" behindDoc="1" locked="0" layoutInCell="1" allowOverlap="1" wp14:anchorId="4C6112CE" wp14:editId="431B357D">
            <wp:simplePos x="0" y="0"/>
            <wp:positionH relativeFrom="margin">
              <wp:align>center</wp:align>
            </wp:positionH>
            <wp:positionV relativeFrom="paragraph">
              <wp:posOffset>0</wp:posOffset>
            </wp:positionV>
            <wp:extent cx="2727960" cy="2600325"/>
            <wp:effectExtent l="0" t="0" r="0" b="952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727960" cy="2600325"/>
                    </a:xfrm>
                    <a:prstGeom prst="rect">
                      <a:avLst/>
                    </a:prstGeom>
                  </pic:spPr>
                </pic:pic>
              </a:graphicData>
            </a:graphic>
            <wp14:sizeRelH relativeFrom="margin">
              <wp14:pctWidth>0</wp14:pctWidth>
            </wp14:sizeRelH>
            <wp14:sizeRelV relativeFrom="margin">
              <wp14:pctHeight>0</wp14:pctHeight>
            </wp14:sizeRelV>
          </wp:anchor>
        </w:drawing>
      </w:r>
      <w:r w:rsidRPr="00AB2E4D">
        <w:rPr>
          <w:color w:val="auto"/>
        </w:rPr>
        <w:t xml:space="preserve">classified. This may suggest the presence of comments on one channel that would typically be believed to exist on the other. If this is the case then one could begin to understand that the content found within the comment sections of ideologically segregated YouTube videos may not be as different as one is led to believe, as the incorrect categorizations would suggest that within each forum there are a number of comments that do not fit the mold of the channel they are posted to.  </w:t>
      </w:r>
    </w:p>
    <w:p w:rsidR="00AB2E4D" w:rsidRPr="00AB2E4D" w:rsidRDefault="00AB2E4D" w:rsidP="00AB2E4D">
      <w:pPr>
        <w:pStyle w:val="Default"/>
        <w:spacing w:line="480" w:lineRule="auto"/>
        <w:rPr>
          <w:i/>
          <w:color w:val="auto"/>
        </w:rPr>
      </w:pPr>
      <w:r w:rsidRPr="00AB2E4D">
        <w:rPr>
          <w:color w:val="auto"/>
        </w:rPr>
        <w:tab/>
        <w:t xml:space="preserve">In order to determine whether this ideological segregation is occurring one would need to study the content of the comments themselves, beyond just whether or not the comment would typically exist on a given channel. In order to accomplish this, I employ Latent </w:t>
      </w:r>
      <w:proofErr w:type="spellStart"/>
      <w:r w:rsidRPr="00AB2E4D">
        <w:rPr>
          <w:color w:val="auto"/>
        </w:rPr>
        <w:t>Dirichlet</w:t>
      </w:r>
      <w:proofErr w:type="spellEnd"/>
      <w:r w:rsidRPr="00AB2E4D">
        <w:rPr>
          <w:color w:val="auto"/>
        </w:rPr>
        <w:t xml:space="preserve"> Allocation to create groupings of words that exist within the comments. These groupings will be based on the subjective, ideological frameworks associated with American politics. Those frameworks are: </w:t>
      </w:r>
      <w:r w:rsidRPr="00AB2E4D">
        <w:rPr>
          <w:i/>
          <w:color w:val="auto"/>
        </w:rPr>
        <w:t xml:space="preserve">Liberal </w:t>
      </w:r>
      <w:r w:rsidRPr="00AB2E4D">
        <w:rPr>
          <w:color w:val="auto"/>
        </w:rPr>
        <w:t>and</w:t>
      </w:r>
      <w:r w:rsidRPr="00AB2E4D">
        <w:rPr>
          <w:i/>
          <w:color w:val="auto"/>
        </w:rPr>
        <w:t xml:space="preserve"> Conservative. </w:t>
      </w:r>
      <w:r w:rsidRPr="00AB2E4D">
        <w:rPr>
          <w:color w:val="auto"/>
        </w:rPr>
        <w:t>I will leverage a corpus method to accomplish this.</w:t>
      </w:r>
      <w:r w:rsidRPr="00AB2E4D">
        <w:rPr>
          <w:i/>
          <w:color w:val="auto"/>
        </w:rPr>
        <w:t xml:space="preserve"> </w:t>
      </w:r>
      <w:r w:rsidRPr="00AB2E4D">
        <w:rPr>
          <w:color w:val="auto"/>
        </w:rPr>
        <w:t xml:space="preserve">After a list of words has been determined the words will be used to label the words within each comment in the data set. These labels will be used to determine whether a comment should be </w:t>
      </w:r>
      <w:r w:rsidRPr="00AB2E4D">
        <w:rPr>
          <w:color w:val="auto"/>
        </w:rPr>
        <w:lastRenderedPageBreak/>
        <w:t xml:space="preserve">labeled </w:t>
      </w:r>
      <w:r w:rsidRPr="00AB2E4D">
        <w:rPr>
          <w:i/>
          <w:color w:val="auto"/>
        </w:rPr>
        <w:t xml:space="preserve">Conservative </w:t>
      </w:r>
      <w:r w:rsidRPr="00AB2E4D">
        <w:rPr>
          <w:color w:val="auto"/>
        </w:rPr>
        <w:t>or</w:t>
      </w:r>
      <w:r w:rsidRPr="00AB2E4D">
        <w:rPr>
          <w:i/>
          <w:color w:val="auto"/>
        </w:rPr>
        <w:t xml:space="preserve"> Liberal. </w:t>
      </w:r>
      <w:r w:rsidRPr="00AB2E4D">
        <w:rPr>
          <w:color w:val="auto"/>
        </w:rPr>
        <w:t>A</w:t>
      </w:r>
      <w:r w:rsidRPr="00AB2E4D">
        <w:rPr>
          <w:i/>
          <w:color w:val="auto"/>
        </w:rPr>
        <w:t xml:space="preserve"> Neutral </w:t>
      </w:r>
      <w:r w:rsidRPr="00AB2E4D">
        <w:rPr>
          <w:color w:val="auto"/>
        </w:rPr>
        <w:t>label will be assigned to those comments that are not determined to be within one of the two frameworks of interest</w:t>
      </w:r>
      <w:r w:rsidRPr="00AB2E4D">
        <w:rPr>
          <w:i/>
          <w:color w:val="auto"/>
        </w:rPr>
        <w:t xml:space="preserve">. </w:t>
      </w:r>
    </w:p>
    <w:p w:rsidR="00AB2E4D" w:rsidRPr="00AB2E4D" w:rsidRDefault="00AB2E4D" w:rsidP="00AB2E4D">
      <w:pPr>
        <w:pStyle w:val="Default"/>
        <w:spacing w:line="480" w:lineRule="auto"/>
        <w:rPr>
          <w:color w:val="auto"/>
        </w:rPr>
      </w:pPr>
      <w:r w:rsidRPr="00AB2E4D">
        <w:rPr>
          <w:i/>
          <w:color w:val="auto"/>
        </w:rPr>
        <w:tab/>
      </w:r>
      <w:r w:rsidRPr="00AB2E4D">
        <w:rPr>
          <w:color w:val="auto"/>
        </w:rPr>
        <w:t xml:space="preserve">This research focuses on the most influential actors within the data set, so the labeling will be done specifically on the comment replies that were inspired by the most popular comments. The comments that receive the greatest number of replies are those that generate the most engagement, and require the replying user to perform the most work. It was determined that   replies would be considered in place of likes because of the additional effort and thought that is necessary to post an original comment to a forum. It is believed that these users commit a greater sum of time to being engaged with the content and are thus the more influential and influenced users in the forum. </w:t>
      </w:r>
    </w:p>
    <w:p w:rsidR="00AB2E4D" w:rsidRPr="00AB2E4D" w:rsidRDefault="00AB2E4D" w:rsidP="00AB2E4D">
      <w:pPr>
        <w:pStyle w:val="Default"/>
        <w:spacing w:line="480" w:lineRule="auto"/>
        <w:rPr>
          <w:color w:val="auto"/>
        </w:rPr>
      </w:pPr>
      <w:r w:rsidRPr="00AB2E4D">
        <w:rPr>
          <w:color w:val="auto"/>
        </w:rPr>
        <w:tab/>
        <w:t xml:space="preserve">To address the key research question of this project those who are more likely to be involved, influential, or influenced will be studied. The goal is to see if these users are commenting in highly segregated spaces. A space would be deemed highly segregated if it consists of only one ideological leaning. An example would be a comment that receives 10 replies all of which receive the label of </w:t>
      </w:r>
      <w:r w:rsidRPr="00AB2E4D">
        <w:rPr>
          <w:i/>
          <w:color w:val="auto"/>
        </w:rPr>
        <w:t>Liberal</w:t>
      </w:r>
      <w:r w:rsidRPr="00AB2E4D">
        <w:rPr>
          <w:color w:val="auto"/>
        </w:rPr>
        <w:t xml:space="preserve">. In the provided example only liberal replies would be added to the forum, thus creating a space where only liberal ideologies are being expressed. If this is the case then this paper would provide additional support for the hypothesis that, those who comment on politically charged content likely do so when surrounded by comments of a similar nature. Suggesting that the commentaries being inspired from political YouTube content are ideologically segregated.  If it were true that the 10 replies consisted of some liberal, some conservative, and some neutral, then this example would provide support for suggesting that such commentaries are not ideologically segregated. </w:t>
      </w:r>
    </w:p>
    <w:p w:rsidR="00AB2E4D" w:rsidRPr="00AB2E4D" w:rsidRDefault="00AB2E4D" w:rsidP="00AB2E4D">
      <w:pPr>
        <w:pStyle w:val="Default"/>
        <w:spacing w:line="480" w:lineRule="auto"/>
        <w:rPr>
          <w:color w:val="auto"/>
        </w:rPr>
      </w:pPr>
      <w:r w:rsidRPr="00AB2E4D">
        <w:rPr>
          <w:color w:val="auto"/>
        </w:rPr>
        <w:lastRenderedPageBreak/>
        <w:tab/>
        <w:t xml:space="preserve">This research employs a digital labeling strategy to determine whether a comment is </w:t>
      </w:r>
      <w:r w:rsidRPr="00AB2E4D">
        <w:rPr>
          <w:i/>
          <w:color w:val="auto"/>
        </w:rPr>
        <w:t>Conservative</w:t>
      </w:r>
      <w:r w:rsidRPr="00AB2E4D">
        <w:rPr>
          <w:color w:val="auto"/>
        </w:rPr>
        <w:t xml:space="preserve"> or </w:t>
      </w:r>
      <w:r w:rsidRPr="00AB2E4D">
        <w:rPr>
          <w:i/>
          <w:color w:val="auto"/>
        </w:rPr>
        <w:t>Liberal</w:t>
      </w:r>
      <w:r w:rsidRPr="00AB2E4D">
        <w:rPr>
          <w:color w:val="auto"/>
        </w:rPr>
        <w:t xml:space="preserve">. In order to accomplish this labeling two lexicons were created. One for conservative words and one for liberal words. The creation of these lexicons leverages two approaches, the first being latent </w:t>
      </w:r>
      <w:proofErr w:type="spellStart"/>
      <w:r w:rsidRPr="00AB2E4D">
        <w:rPr>
          <w:color w:val="auto"/>
        </w:rPr>
        <w:t>dirichlet</w:t>
      </w:r>
      <w:proofErr w:type="spellEnd"/>
      <w:r w:rsidRPr="00AB2E4D">
        <w:rPr>
          <w:color w:val="auto"/>
        </w:rPr>
        <w:t xml:space="preserve"> allocation. This allows the lexicons to contain words that are representative of concepts that are present within the data. This approach generated 20 words for each lexicon, each of which has been classified as </w:t>
      </w:r>
      <w:r w:rsidRPr="00AB2E4D">
        <w:rPr>
          <w:i/>
          <w:color w:val="auto"/>
        </w:rPr>
        <w:t>Conservative</w:t>
      </w:r>
      <w:r w:rsidRPr="00AB2E4D">
        <w:rPr>
          <w:color w:val="auto"/>
        </w:rPr>
        <w:t xml:space="preserve"> or </w:t>
      </w:r>
      <w:r w:rsidRPr="00AB2E4D">
        <w:rPr>
          <w:i/>
          <w:color w:val="auto"/>
        </w:rPr>
        <w:t>Liberal.</w:t>
      </w:r>
      <w:r w:rsidRPr="00AB2E4D">
        <w:rPr>
          <w:color w:val="auto"/>
        </w:rPr>
        <w:t xml:space="preserve"> To determine whether a set was liberal or conservative a </w:t>
      </w:r>
      <w:proofErr w:type="spellStart"/>
      <w:r w:rsidRPr="00AB2E4D">
        <w:rPr>
          <w:color w:val="auto"/>
        </w:rPr>
        <w:t>uClassify</w:t>
      </w:r>
      <w:proofErr w:type="spellEnd"/>
      <w:r w:rsidRPr="00AB2E4D">
        <w:rPr>
          <w:color w:val="auto"/>
        </w:rPr>
        <w:t xml:space="preserve"> “Liberal or Conservative” classifier was used (</w:t>
      </w:r>
      <w:proofErr w:type="spellStart"/>
      <w:r w:rsidRPr="00AB2E4D">
        <w:rPr>
          <w:color w:val="auto"/>
        </w:rPr>
        <w:t>Politimind</w:t>
      </w:r>
      <w:proofErr w:type="spellEnd"/>
      <w:r w:rsidRPr="00AB2E4D">
        <w:rPr>
          <w:color w:val="auto"/>
        </w:rPr>
        <w:t xml:space="preserve">). The output determined that the first set of words was </w:t>
      </w:r>
      <w:r w:rsidRPr="00AB2E4D">
        <w:rPr>
          <w:i/>
          <w:color w:val="auto"/>
        </w:rPr>
        <w:t>Liberal</w:t>
      </w:r>
      <w:r w:rsidRPr="00AB2E4D">
        <w:rPr>
          <w:color w:val="auto"/>
        </w:rPr>
        <w:t>, while the second set was C</w:t>
      </w:r>
      <w:r w:rsidRPr="00AB2E4D">
        <w:rPr>
          <w:i/>
          <w:color w:val="auto"/>
        </w:rPr>
        <w:t>onservative</w:t>
      </w:r>
      <w:r w:rsidRPr="00AB2E4D">
        <w:rPr>
          <w:color w:val="auto"/>
        </w:rPr>
        <w:t xml:space="preserve">. Upon reading through the outputted words, it was determined that additional words would need to be added in order to effectively assign the labeling of conservative or liberal to a given comment. The words generated from the LDA modeling can be seen below, they have been split into their respective groups, which can </w:t>
      </w:r>
      <w:proofErr w:type="gramStart"/>
      <w:r w:rsidRPr="00AB2E4D">
        <w:rPr>
          <w:color w:val="auto"/>
        </w:rPr>
        <w:t>been</w:t>
      </w:r>
      <w:proofErr w:type="gramEnd"/>
      <w:r w:rsidRPr="00AB2E4D">
        <w:rPr>
          <w:color w:val="auto"/>
        </w:rPr>
        <w:t xml:space="preserve"> seen in figure 10.  </w:t>
      </w:r>
    </w:p>
    <w:p w:rsidR="00AB2E4D" w:rsidRPr="00AB2E4D" w:rsidRDefault="00AB2E4D" w:rsidP="00AB2E4D">
      <w:pPr>
        <w:pStyle w:val="Default"/>
        <w:spacing w:line="480" w:lineRule="auto"/>
        <w:rPr>
          <w:color w:val="auto"/>
        </w:rPr>
      </w:pPr>
      <w:r w:rsidRPr="00AB2E4D">
        <w:rPr>
          <w:noProof/>
        </w:rPr>
        <w:drawing>
          <wp:anchor distT="0" distB="0" distL="114300" distR="114300" simplePos="0" relativeHeight="251681792" behindDoc="0" locked="0" layoutInCell="1" allowOverlap="1" wp14:anchorId="05DFCF49" wp14:editId="761FD2F2">
            <wp:simplePos x="0" y="0"/>
            <wp:positionH relativeFrom="margin">
              <wp:align>right</wp:align>
            </wp:positionH>
            <wp:positionV relativeFrom="paragraph">
              <wp:posOffset>1245878</wp:posOffset>
            </wp:positionV>
            <wp:extent cx="266700" cy="228600"/>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266700" cy="228600"/>
                    </a:xfrm>
                    <a:prstGeom prst="rect">
                      <a:avLst/>
                    </a:prstGeom>
                  </pic:spPr>
                </pic:pic>
              </a:graphicData>
            </a:graphic>
          </wp:anchor>
        </w:drawing>
      </w:r>
      <w:r w:rsidRPr="00AB2E4D">
        <w:rPr>
          <w:noProof/>
        </w:rPr>
        <w:drawing>
          <wp:inline distT="0" distB="0" distL="0" distR="0" wp14:anchorId="3DEC8D4B" wp14:editId="36F547FE">
            <wp:extent cx="5943600" cy="112141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121410"/>
                    </a:xfrm>
                    <a:prstGeom prst="rect">
                      <a:avLst/>
                    </a:prstGeom>
                  </pic:spPr>
                </pic:pic>
              </a:graphicData>
            </a:graphic>
          </wp:inline>
        </w:drawing>
      </w:r>
    </w:p>
    <w:p w:rsidR="00AB2E4D" w:rsidRPr="00AB2E4D" w:rsidRDefault="00AB2E4D" w:rsidP="00AB2E4D">
      <w:pPr>
        <w:pStyle w:val="Default"/>
        <w:spacing w:line="480" w:lineRule="auto"/>
        <w:rPr>
          <w:color w:val="auto"/>
        </w:rPr>
      </w:pPr>
      <w:r w:rsidRPr="00AB2E4D">
        <w:rPr>
          <w:noProof/>
        </w:rPr>
        <w:drawing>
          <wp:anchor distT="0" distB="0" distL="114300" distR="114300" simplePos="0" relativeHeight="251682816" behindDoc="0" locked="0" layoutInCell="1" allowOverlap="1" wp14:anchorId="7AD7BBA1" wp14:editId="4145FFF5">
            <wp:simplePos x="0" y="0"/>
            <wp:positionH relativeFrom="margin">
              <wp:align>right</wp:align>
            </wp:positionH>
            <wp:positionV relativeFrom="paragraph">
              <wp:posOffset>4269806</wp:posOffset>
            </wp:positionV>
            <wp:extent cx="304800" cy="276225"/>
            <wp:effectExtent l="0" t="0" r="0" b="9525"/>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04800" cy="276225"/>
                    </a:xfrm>
                    <a:prstGeom prst="rect">
                      <a:avLst/>
                    </a:prstGeom>
                  </pic:spPr>
                </pic:pic>
              </a:graphicData>
            </a:graphic>
          </wp:anchor>
        </w:drawing>
      </w:r>
      <w:r w:rsidRPr="00AB2E4D">
        <w:rPr>
          <w:color w:val="auto"/>
        </w:rPr>
        <w:tab/>
        <w:t xml:space="preserve">In order to assure that each lexicon captures a </w:t>
      </w:r>
      <w:r w:rsidRPr="00AB2E4D">
        <w:rPr>
          <w:i/>
          <w:color w:val="auto"/>
        </w:rPr>
        <w:t>Conservative</w:t>
      </w:r>
      <w:r w:rsidRPr="00AB2E4D">
        <w:rPr>
          <w:color w:val="auto"/>
        </w:rPr>
        <w:t xml:space="preserve"> or </w:t>
      </w:r>
      <w:r w:rsidRPr="00AB2E4D">
        <w:rPr>
          <w:i/>
          <w:color w:val="auto"/>
        </w:rPr>
        <w:t>Liberal</w:t>
      </w:r>
      <w:r w:rsidRPr="00AB2E4D">
        <w:rPr>
          <w:color w:val="auto"/>
        </w:rPr>
        <w:t xml:space="preserve"> sentiment an additional corpus needed to be leveraged. One that had words that could be directly tied back to a conservative or liberal figured head. To accomplish a lexicon of words that were commonly used in 71 State of the Union Addresses by Democrats and Republicans was leveraged (Rob, 2014). This adds additional credibility to labeling device, as it does not require the comments to be classified from only the content of the comments themselves. The additional words can be found in figure 11. </w:t>
      </w:r>
    </w:p>
    <w:p w:rsidR="00AB2E4D" w:rsidRPr="00AB2E4D" w:rsidRDefault="00AB2E4D" w:rsidP="00AB2E4D">
      <w:pPr>
        <w:pStyle w:val="Default"/>
        <w:spacing w:line="480" w:lineRule="auto"/>
        <w:rPr>
          <w:color w:val="auto"/>
        </w:rPr>
      </w:pPr>
      <w:r w:rsidRPr="00AB2E4D">
        <w:rPr>
          <w:color w:val="auto"/>
        </w:rPr>
        <w:lastRenderedPageBreak/>
        <w:tab/>
        <w:t xml:space="preserve">After having completed the building of the lexicons the labeling approach requires labeling each word within a comment according to the lexicon. To do this the first step was tokenizing the comments so that each was broken up into its individual words. After </w:t>
      </w:r>
      <w:r w:rsidRPr="00AB2E4D">
        <w:rPr>
          <w:noProof/>
        </w:rPr>
        <w:drawing>
          <wp:anchor distT="0" distB="0" distL="114300" distR="114300" simplePos="0" relativeHeight="251688960" behindDoc="0" locked="0" layoutInCell="1" allowOverlap="1" wp14:anchorId="35792635" wp14:editId="03BB8EAF">
            <wp:simplePos x="0" y="0"/>
            <wp:positionH relativeFrom="margin">
              <wp:align>left</wp:align>
            </wp:positionH>
            <wp:positionV relativeFrom="paragraph">
              <wp:posOffset>0</wp:posOffset>
            </wp:positionV>
            <wp:extent cx="5605145" cy="2018665"/>
            <wp:effectExtent l="0" t="0" r="0" b="63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605145" cy="2018665"/>
                    </a:xfrm>
                    <a:prstGeom prst="rect">
                      <a:avLst/>
                    </a:prstGeom>
                  </pic:spPr>
                </pic:pic>
              </a:graphicData>
            </a:graphic>
            <wp14:sizeRelH relativeFrom="margin">
              <wp14:pctWidth>0</wp14:pctWidth>
            </wp14:sizeRelH>
            <wp14:sizeRelV relativeFrom="margin">
              <wp14:pctHeight>0</wp14:pctHeight>
            </wp14:sizeRelV>
          </wp:anchor>
        </w:drawing>
      </w:r>
      <w:r w:rsidRPr="00AB2E4D">
        <w:rPr>
          <w:noProof/>
        </w:rPr>
        <w:drawing>
          <wp:anchor distT="0" distB="0" distL="114300" distR="114300" simplePos="0" relativeHeight="251689984" behindDoc="0" locked="0" layoutInCell="1" allowOverlap="1" wp14:anchorId="4D5D715E" wp14:editId="14D2F9EB">
            <wp:simplePos x="0" y="0"/>
            <wp:positionH relativeFrom="margin">
              <wp:align>right</wp:align>
            </wp:positionH>
            <wp:positionV relativeFrom="paragraph">
              <wp:posOffset>1744666</wp:posOffset>
            </wp:positionV>
            <wp:extent cx="304800" cy="180975"/>
            <wp:effectExtent l="0" t="0" r="0"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04800" cy="180975"/>
                    </a:xfrm>
                    <a:prstGeom prst="rect">
                      <a:avLst/>
                    </a:prstGeom>
                  </pic:spPr>
                </pic:pic>
              </a:graphicData>
            </a:graphic>
          </wp:anchor>
        </w:drawing>
      </w:r>
      <w:r w:rsidRPr="00AB2E4D">
        <w:rPr>
          <w:color w:val="auto"/>
        </w:rPr>
        <w:t xml:space="preserve">the comments were tokenized a loop was used so to apply a label to each word in each comment. The resulting data set contains the comments used, the source the comments came from, and the predicted ideological label. This additional variable can now be used to determine how segregated a grouping of comments is.  </w:t>
      </w:r>
    </w:p>
    <w:p w:rsidR="00AB2E4D" w:rsidRPr="00AB2E4D" w:rsidRDefault="00AB2E4D" w:rsidP="00AB2E4D">
      <w:pPr>
        <w:pStyle w:val="Default"/>
        <w:spacing w:line="480" w:lineRule="auto"/>
        <w:rPr>
          <w:color w:val="auto"/>
        </w:rPr>
      </w:pPr>
      <w:r w:rsidRPr="00AB2E4D">
        <w:rPr>
          <w:color w:val="auto"/>
        </w:rPr>
        <w:tab/>
        <w:t>Having introduced the new set of words into the corpus creates change within the labeling results. We can see from the graphic below that of the 2053 total comments 506 of them experience a label change from the introduction of the additional corpus, this equates to roughly ¼ of the comments receiving a new label as a result of introducing additional words.</w:t>
      </w:r>
    </w:p>
    <w:p w:rsidR="00AB2E4D" w:rsidRPr="00AB2E4D" w:rsidRDefault="00AB2E4D" w:rsidP="00AB2E4D">
      <w:pPr>
        <w:pStyle w:val="Default"/>
        <w:spacing w:line="480" w:lineRule="auto"/>
        <w:rPr>
          <w:color w:val="auto"/>
        </w:rPr>
      </w:pPr>
      <w:r w:rsidRPr="00AB2E4D">
        <w:rPr>
          <w:noProof/>
        </w:rPr>
        <w:lastRenderedPageBreak/>
        <w:drawing>
          <wp:anchor distT="0" distB="0" distL="114300" distR="114300" simplePos="0" relativeHeight="251683840" behindDoc="0" locked="0" layoutInCell="1" allowOverlap="1" wp14:anchorId="7CCA6CE2" wp14:editId="7CC002FF">
            <wp:simplePos x="0" y="0"/>
            <wp:positionH relativeFrom="margin">
              <wp:posOffset>5410200</wp:posOffset>
            </wp:positionH>
            <wp:positionV relativeFrom="paragraph">
              <wp:posOffset>2799105</wp:posOffset>
            </wp:positionV>
            <wp:extent cx="266700" cy="247650"/>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66700" cy="247650"/>
                    </a:xfrm>
                    <a:prstGeom prst="rect">
                      <a:avLst/>
                    </a:prstGeom>
                  </pic:spPr>
                </pic:pic>
              </a:graphicData>
            </a:graphic>
          </wp:anchor>
        </w:drawing>
      </w:r>
      <w:r w:rsidRPr="00AB2E4D">
        <w:rPr>
          <w:noProof/>
        </w:rPr>
        <w:drawing>
          <wp:anchor distT="0" distB="0" distL="114300" distR="114300" simplePos="0" relativeHeight="251665408" behindDoc="0" locked="0" layoutInCell="1" allowOverlap="1" wp14:anchorId="6D3FFC3A" wp14:editId="4ABC2632">
            <wp:simplePos x="0" y="0"/>
            <wp:positionH relativeFrom="margin">
              <wp:align>center</wp:align>
            </wp:positionH>
            <wp:positionV relativeFrom="paragraph">
              <wp:posOffset>270749</wp:posOffset>
            </wp:positionV>
            <wp:extent cx="4381500" cy="278130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381500" cy="2781300"/>
                    </a:xfrm>
                    <a:prstGeom prst="rect">
                      <a:avLst/>
                    </a:prstGeom>
                  </pic:spPr>
                </pic:pic>
              </a:graphicData>
            </a:graphic>
          </wp:anchor>
        </w:drawing>
      </w:r>
    </w:p>
    <w:p w:rsidR="00AB2E4D" w:rsidRPr="00AB2E4D" w:rsidRDefault="00AB2E4D" w:rsidP="00AB2E4D">
      <w:pPr>
        <w:pStyle w:val="Default"/>
        <w:spacing w:line="480" w:lineRule="auto"/>
        <w:rPr>
          <w:color w:val="auto"/>
        </w:rPr>
      </w:pPr>
      <w:r w:rsidRPr="00AB2E4D">
        <w:rPr>
          <w:color w:val="auto"/>
        </w:rPr>
        <w:tab/>
        <w:t xml:space="preserve">Having realized that a large proportion of the comments experienced a label change inspired a further investigation into the labeling mechanism. One can see from figure 13 that the introduction of additional words into the corpus inspired and increase in the number of comments labeled </w:t>
      </w:r>
      <w:r w:rsidRPr="00AB2E4D">
        <w:rPr>
          <w:i/>
          <w:color w:val="auto"/>
        </w:rPr>
        <w:t>Conservative</w:t>
      </w:r>
      <w:r w:rsidRPr="00AB2E4D">
        <w:rPr>
          <w:color w:val="auto"/>
        </w:rPr>
        <w:t xml:space="preserve"> and</w:t>
      </w:r>
      <w:r w:rsidRPr="00AB2E4D">
        <w:rPr>
          <w:i/>
          <w:color w:val="auto"/>
        </w:rPr>
        <w:t xml:space="preserve"> Liberal</w:t>
      </w:r>
      <w:r w:rsidRPr="00AB2E4D">
        <w:rPr>
          <w:color w:val="auto"/>
        </w:rPr>
        <w:t xml:space="preserve">. This makes sense to a degree, as one could understand that having an increased number of words in the lexicon provides a greater opportunity for a comment to receive a label, as there are now more words that can be matches. It is possible that an increase in words could inspire more neutral ratings as the number of ties could increase with the size of the corpus, however given this data that seemed not to be the case. </w:t>
      </w:r>
    </w:p>
    <w:p w:rsidR="00AB2E4D" w:rsidRPr="00AB2E4D" w:rsidRDefault="00AB2E4D" w:rsidP="00AB2E4D">
      <w:pPr>
        <w:pStyle w:val="Default"/>
        <w:spacing w:line="480" w:lineRule="auto"/>
        <w:jc w:val="both"/>
        <w:rPr>
          <w:color w:val="auto"/>
        </w:rPr>
      </w:pPr>
      <w:r w:rsidRPr="00AB2E4D">
        <w:rPr>
          <w:noProof/>
        </w:rPr>
        <w:lastRenderedPageBreak/>
        <w:drawing>
          <wp:anchor distT="0" distB="0" distL="114300" distR="114300" simplePos="0" relativeHeight="251684864" behindDoc="0" locked="0" layoutInCell="1" allowOverlap="1" wp14:anchorId="2F122003" wp14:editId="6562D061">
            <wp:simplePos x="0" y="0"/>
            <wp:positionH relativeFrom="margin">
              <wp:align>right</wp:align>
            </wp:positionH>
            <wp:positionV relativeFrom="paragraph">
              <wp:posOffset>4904105</wp:posOffset>
            </wp:positionV>
            <wp:extent cx="304800" cy="238125"/>
            <wp:effectExtent l="0" t="0" r="0" b="9525"/>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04800" cy="238125"/>
                    </a:xfrm>
                    <a:prstGeom prst="rect">
                      <a:avLst/>
                    </a:prstGeom>
                  </pic:spPr>
                </pic:pic>
              </a:graphicData>
            </a:graphic>
          </wp:anchor>
        </w:drawing>
      </w:r>
      <w:r w:rsidRPr="00AB2E4D">
        <w:rPr>
          <w:noProof/>
        </w:rPr>
        <w:drawing>
          <wp:anchor distT="0" distB="0" distL="114300" distR="114300" simplePos="0" relativeHeight="251667456" behindDoc="0" locked="0" layoutInCell="1" allowOverlap="1" wp14:anchorId="1AE10969" wp14:editId="4632B166">
            <wp:simplePos x="0" y="0"/>
            <wp:positionH relativeFrom="margin">
              <wp:align>center</wp:align>
            </wp:positionH>
            <wp:positionV relativeFrom="paragraph">
              <wp:posOffset>1793240</wp:posOffset>
            </wp:positionV>
            <wp:extent cx="4657725" cy="3619500"/>
            <wp:effectExtent l="0" t="0" r="952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657725" cy="3619500"/>
                    </a:xfrm>
                    <a:prstGeom prst="rect">
                      <a:avLst/>
                    </a:prstGeom>
                  </pic:spPr>
                </pic:pic>
              </a:graphicData>
            </a:graphic>
          </wp:anchor>
        </w:drawing>
      </w:r>
      <w:r w:rsidRPr="00AB2E4D">
        <w:rPr>
          <w:color w:val="auto"/>
        </w:rPr>
        <w:tab/>
        <w:t xml:space="preserve">One realization was that the percentage increase in the number of </w:t>
      </w:r>
      <w:r w:rsidRPr="00AB2E4D">
        <w:rPr>
          <w:i/>
          <w:color w:val="auto"/>
        </w:rPr>
        <w:t>Conservative</w:t>
      </w:r>
      <w:r w:rsidRPr="00AB2E4D">
        <w:rPr>
          <w:color w:val="auto"/>
        </w:rPr>
        <w:t xml:space="preserve"> and </w:t>
      </w:r>
      <w:r w:rsidRPr="00AB2E4D">
        <w:rPr>
          <w:i/>
          <w:color w:val="auto"/>
        </w:rPr>
        <w:t xml:space="preserve">Liberal </w:t>
      </w:r>
      <w:r w:rsidRPr="00AB2E4D">
        <w:rPr>
          <w:color w:val="auto"/>
        </w:rPr>
        <w:t xml:space="preserve">labels was small when compared to the number of changes the additional words </w:t>
      </w:r>
      <w:proofErr w:type="spellStart"/>
      <w:proofErr w:type="gramStart"/>
      <w:r w:rsidRPr="00AB2E4D">
        <w:rPr>
          <w:color w:val="auto"/>
        </w:rPr>
        <w:t>inspired.The</w:t>
      </w:r>
      <w:proofErr w:type="spellEnd"/>
      <w:proofErr w:type="gramEnd"/>
      <w:r w:rsidRPr="00AB2E4D">
        <w:rPr>
          <w:color w:val="auto"/>
        </w:rPr>
        <w:t xml:space="preserve"> corpus size increase inspired roughly 25% of the words to change labels, but the number of labels being conservative or liberal increased by only 2.5%. This suggests that there is significant variation between the two labeling techniques </w:t>
      </w:r>
      <w:r w:rsidRPr="00AB2E4D">
        <w:rPr>
          <w:noProof/>
        </w:rPr>
        <w:drawing>
          <wp:anchor distT="0" distB="0" distL="114300" distR="114300" simplePos="0" relativeHeight="251666432" behindDoc="0" locked="0" layoutInCell="1" allowOverlap="1" wp14:anchorId="21CC6EFF" wp14:editId="3ACAF76A">
            <wp:simplePos x="0" y="0"/>
            <wp:positionH relativeFrom="margin">
              <wp:posOffset>495300</wp:posOffset>
            </wp:positionH>
            <wp:positionV relativeFrom="paragraph">
              <wp:posOffset>796290</wp:posOffset>
            </wp:positionV>
            <wp:extent cx="4714875" cy="3209925"/>
            <wp:effectExtent l="0" t="0" r="9525" b="952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714875" cy="3209925"/>
                    </a:xfrm>
                    <a:prstGeom prst="rect">
                      <a:avLst/>
                    </a:prstGeom>
                  </pic:spPr>
                </pic:pic>
              </a:graphicData>
            </a:graphic>
          </wp:anchor>
        </w:drawing>
      </w:r>
      <w:r w:rsidRPr="00AB2E4D">
        <w:rPr>
          <w:color w:val="auto"/>
        </w:rPr>
        <w:t xml:space="preserve">despite each of them producing a similar number of </w:t>
      </w:r>
      <w:r w:rsidRPr="00AB2E4D">
        <w:rPr>
          <w:noProof/>
        </w:rPr>
        <w:drawing>
          <wp:anchor distT="0" distB="0" distL="114300" distR="114300" simplePos="0" relativeHeight="251685888" behindDoc="0" locked="0" layoutInCell="1" allowOverlap="1" wp14:anchorId="178281FD" wp14:editId="04C190A5">
            <wp:simplePos x="0" y="0"/>
            <wp:positionH relativeFrom="margin">
              <wp:align>right</wp:align>
            </wp:positionH>
            <wp:positionV relativeFrom="paragraph">
              <wp:posOffset>3489078</wp:posOffset>
            </wp:positionV>
            <wp:extent cx="323850" cy="228600"/>
            <wp:effectExtent l="0" t="0" r="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23850" cy="228600"/>
                    </a:xfrm>
                    <a:prstGeom prst="rect">
                      <a:avLst/>
                    </a:prstGeom>
                  </pic:spPr>
                </pic:pic>
              </a:graphicData>
            </a:graphic>
          </wp:anchor>
        </w:drawing>
      </w:r>
      <w:r w:rsidRPr="00AB2E4D">
        <w:rPr>
          <w:i/>
          <w:color w:val="auto"/>
        </w:rPr>
        <w:t>Conservative</w:t>
      </w:r>
      <w:r w:rsidRPr="00AB2E4D">
        <w:rPr>
          <w:color w:val="auto"/>
        </w:rPr>
        <w:t xml:space="preserve"> or </w:t>
      </w:r>
      <w:r w:rsidRPr="00AB2E4D">
        <w:rPr>
          <w:i/>
          <w:color w:val="auto"/>
        </w:rPr>
        <w:t>Liberal</w:t>
      </w:r>
      <w:r w:rsidRPr="00AB2E4D">
        <w:rPr>
          <w:color w:val="auto"/>
        </w:rPr>
        <w:t xml:space="preserve"> labels. This variation inspired further investigation. From this point I decided to dig deeper into the nature of the comments that did not change with the increase in lexicon size and those that did. When looking at those data points that did not change, which can be seen in figure 12, we see that of those points where the label remained the same most of the </w:t>
      </w:r>
      <w:r w:rsidRPr="00AB2E4D">
        <w:rPr>
          <w:color w:val="auto"/>
        </w:rPr>
        <w:lastRenderedPageBreak/>
        <w:t xml:space="preserve">comments (48%) are neutral. The remaining 52% are either conservative of liberal, with most of those tending toward the liberal ideology.  </w:t>
      </w:r>
    </w:p>
    <w:p w:rsidR="00AB2E4D" w:rsidRPr="00AB2E4D" w:rsidRDefault="00AB2E4D" w:rsidP="00AB2E4D">
      <w:pPr>
        <w:pStyle w:val="Default"/>
        <w:spacing w:line="480" w:lineRule="auto"/>
        <w:rPr>
          <w:color w:val="auto"/>
        </w:rPr>
      </w:pPr>
      <w:r w:rsidRPr="00AB2E4D">
        <w:rPr>
          <w:color w:val="auto"/>
        </w:rPr>
        <w:tab/>
        <w:t>The graph which can be seen in figure 15 looks specifically at the comments that realized a change in labeling. The following, figure 16, looks at those comments that remained the same. For both a similar trend emerged. Most of the comments are neutral and of the liberal and conservative comments, and the ones that are</w:t>
      </w:r>
      <w:r w:rsidRPr="00AB2E4D">
        <w:rPr>
          <w:i/>
          <w:color w:val="auto"/>
        </w:rPr>
        <w:t xml:space="preserve"> Liberal</w:t>
      </w:r>
      <w:r w:rsidRPr="00AB2E4D">
        <w:rPr>
          <w:color w:val="auto"/>
        </w:rPr>
        <w:t xml:space="preserve"> outnumber those that are </w:t>
      </w:r>
      <w:r w:rsidRPr="00AB2E4D">
        <w:rPr>
          <w:i/>
          <w:color w:val="auto"/>
        </w:rPr>
        <w:t>Conservative</w:t>
      </w:r>
      <w:r w:rsidRPr="00AB2E4D">
        <w:rPr>
          <w:color w:val="auto"/>
        </w:rPr>
        <w:t xml:space="preserve">. There continues to be an increase presence of </w:t>
      </w:r>
      <w:r w:rsidRPr="00AB2E4D">
        <w:rPr>
          <w:i/>
          <w:color w:val="auto"/>
        </w:rPr>
        <w:t>Liberal</w:t>
      </w:r>
      <w:r w:rsidRPr="00AB2E4D">
        <w:rPr>
          <w:color w:val="auto"/>
        </w:rPr>
        <w:t xml:space="preserve"> labeling. This trend emerges despite the conservative corpus containing five more words than the liberal. This appears to support theories that those of </w:t>
      </w:r>
      <w:r w:rsidRPr="00AB2E4D">
        <w:rPr>
          <w:i/>
          <w:color w:val="auto"/>
        </w:rPr>
        <w:t xml:space="preserve">Liberal </w:t>
      </w:r>
      <w:r w:rsidRPr="00AB2E4D">
        <w:rPr>
          <w:color w:val="auto"/>
        </w:rPr>
        <w:t xml:space="preserve">perspective are more likely to be active in online political arenas than their </w:t>
      </w:r>
      <w:r w:rsidRPr="00AB2E4D">
        <w:rPr>
          <w:i/>
          <w:color w:val="auto"/>
        </w:rPr>
        <w:t xml:space="preserve">Conservative </w:t>
      </w:r>
      <w:r w:rsidRPr="00AB2E4D">
        <w:rPr>
          <w:color w:val="auto"/>
        </w:rPr>
        <w:t xml:space="preserve">counterparts.   </w:t>
      </w:r>
    </w:p>
    <w:p w:rsidR="00AB2E4D" w:rsidRPr="00AB2E4D" w:rsidRDefault="00AB2E4D" w:rsidP="00AB2E4D">
      <w:pPr>
        <w:pStyle w:val="Default"/>
        <w:spacing w:line="480" w:lineRule="auto"/>
        <w:rPr>
          <w:b/>
          <w:i/>
          <w:color w:val="auto"/>
          <w:u w:val="single"/>
        </w:rPr>
      </w:pPr>
      <w:r w:rsidRPr="00AB2E4D">
        <w:rPr>
          <w:noProof/>
        </w:rPr>
        <w:drawing>
          <wp:anchor distT="0" distB="0" distL="114300" distR="114300" simplePos="0" relativeHeight="251668480" behindDoc="0" locked="0" layoutInCell="1" allowOverlap="1" wp14:anchorId="10D6B33B" wp14:editId="17A69522">
            <wp:simplePos x="0" y="0"/>
            <wp:positionH relativeFrom="margin">
              <wp:posOffset>749300</wp:posOffset>
            </wp:positionH>
            <wp:positionV relativeFrom="paragraph">
              <wp:posOffset>201295</wp:posOffset>
            </wp:positionV>
            <wp:extent cx="4352925" cy="3181985"/>
            <wp:effectExtent l="0" t="0" r="9525"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352925" cy="3181985"/>
                    </a:xfrm>
                    <a:prstGeom prst="rect">
                      <a:avLst/>
                    </a:prstGeom>
                  </pic:spPr>
                </pic:pic>
              </a:graphicData>
            </a:graphic>
            <wp14:sizeRelH relativeFrom="margin">
              <wp14:pctWidth>0</wp14:pctWidth>
            </wp14:sizeRelH>
            <wp14:sizeRelV relativeFrom="margin">
              <wp14:pctHeight>0</wp14:pctHeight>
            </wp14:sizeRelV>
          </wp:anchor>
        </w:drawing>
      </w:r>
    </w:p>
    <w:p w:rsidR="00AB2E4D" w:rsidRPr="00AB2E4D" w:rsidRDefault="00AB2E4D" w:rsidP="00AB2E4D">
      <w:pPr>
        <w:pStyle w:val="Default"/>
        <w:spacing w:line="480" w:lineRule="auto"/>
        <w:rPr>
          <w:b/>
          <w:i/>
          <w:color w:val="auto"/>
          <w:u w:val="single"/>
        </w:rPr>
      </w:pPr>
      <w:r w:rsidRPr="00AB2E4D">
        <w:rPr>
          <w:noProof/>
        </w:rPr>
        <w:lastRenderedPageBreak/>
        <w:drawing>
          <wp:anchor distT="0" distB="0" distL="114300" distR="114300" simplePos="0" relativeHeight="251687936" behindDoc="0" locked="0" layoutInCell="1" allowOverlap="1" wp14:anchorId="6CB403C1" wp14:editId="5100EB1D">
            <wp:simplePos x="0" y="0"/>
            <wp:positionH relativeFrom="margin">
              <wp:align>right</wp:align>
            </wp:positionH>
            <wp:positionV relativeFrom="paragraph">
              <wp:posOffset>6539337</wp:posOffset>
            </wp:positionV>
            <wp:extent cx="314325" cy="276225"/>
            <wp:effectExtent l="0" t="0" r="9525" b="952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314325" cy="276225"/>
                    </a:xfrm>
                    <a:prstGeom prst="rect">
                      <a:avLst/>
                    </a:prstGeom>
                  </pic:spPr>
                </pic:pic>
              </a:graphicData>
            </a:graphic>
          </wp:anchor>
        </w:drawing>
      </w:r>
      <w:r w:rsidRPr="00AB2E4D">
        <w:rPr>
          <w:noProof/>
        </w:rPr>
        <w:drawing>
          <wp:anchor distT="0" distB="0" distL="114300" distR="114300" simplePos="0" relativeHeight="251686912" behindDoc="0" locked="0" layoutInCell="1" allowOverlap="1" wp14:anchorId="2B4895DF" wp14:editId="1AAA59CA">
            <wp:simplePos x="0" y="0"/>
            <wp:positionH relativeFrom="margin">
              <wp:posOffset>5313465</wp:posOffset>
            </wp:positionH>
            <wp:positionV relativeFrom="paragraph">
              <wp:posOffset>3040471</wp:posOffset>
            </wp:positionV>
            <wp:extent cx="285750" cy="295275"/>
            <wp:effectExtent l="0" t="0" r="0" b="9525"/>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285750" cy="295275"/>
                    </a:xfrm>
                    <a:prstGeom prst="rect">
                      <a:avLst/>
                    </a:prstGeom>
                  </pic:spPr>
                </pic:pic>
              </a:graphicData>
            </a:graphic>
          </wp:anchor>
        </w:drawing>
      </w:r>
      <w:r w:rsidRPr="00AB2E4D">
        <w:rPr>
          <w:noProof/>
        </w:rPr>
        <w:drawing>
          <wp:anchor distT="0" distB="0" distL="114300" distR="114300" simplePos="0" relativeHeight="251669504" behindDoc="0" locked="0" layoutInCell="1" allowOverlap="1" wp14:anchorId="144362B1" wp14:editId="782DDEA3">
            <wp:simplePos x="0" y="0"/>
            <wp:positionH relativeFrom="margin">
              <wp:align>center</wp:align>
            </wp:positionH>
            <wp:positionV relativeFrom="paragraph">
              <wp:posOffset>3746311</wp:posOffset>
            </wp:positionV>
            <wp:extent cx="4253230" cy="3312795"/>
            <wp:effectExtent l="0" t="0" r="0" b="190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253230" cy="3312795"/>
                    </a:xfrm>
                    <a:prstGeom prst="rect">
                      <a:avLst/>
                    </a:prstGeom>
                  </pic:spPr>
                </pic:pic>
              </a:graphicData>
            </a:graphic>
            <wp14:sizeRelH relativeFrom="margin">
              <wp14:pctWidth>0</wp14:pctWidth>
            </wp14:sizeRelH>
            <wp14:sizeRelV relativeFrom="margin">
              <wp14:pctHeight>0</wp14:pctHeight>
            </wp14:sizeRelV>
          </wp:anchor>
        </w:drawing>
      </w:r>
    </w:p>
    <w:p w:rsidR="00AB2E4D" w:rsidRPr="00AB2E4D" w:rsidRDefault="00AB2E4D" w:rsidP="00AB2E4D">
      <w:pPr>
        <w:pStyle w:val="Default"/>
        <w:spacing w:line="480" w:lineRule="auto"/>
        <w:rPr>
          <w:color w:val="auto"/>
        </w:rPr>
      </w:pPr>
      <w:r w:rsidRPr="00AB2E4D">
        <w:rPr>
          <w:noProof/>
          <w:color w:val="auto"/>
        </w:rPr>
        <w:drawing>
          <wp:anchor distT="0" distB="0" distL="114300" distR="114300" simplePos="0" relativeHeight="251691008" behindDoc="0" locked="0" layoutInCell="1" allowOverlap="1" wp14:anchorId="12C31837" wp14:editId="6184B957">
            <wp:simplePos x="0" y="0"/>
            <wp:positionH relativeFrom="margin">
              <wp:align>right</wp:align>
            </wp:positionH>
            <wp:positionV relativeFrom="paragraph">
              <wp:posOffset>4417596</wp:posOffset>
            </wp:positionV>
            <wp:extent cx="389890" cy="298450"/>
            <wp:effectExtent l="0" t="0" r="0" b="635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9890" cy="298450"/>
                    </a:xfrm>
                    <a:prstGeom prst="rect">
                      <a:avLst/>
                    </a:prstGeom>
                    <a:noFill/>
                  </pic:spPr>
                </pic:pic>
              </a:graphicData>
            </a:graphic>
          </wp:anchor>
        </w:drawing>
      </w:r>
      <w:r w:rsidRPr="00AB2E4D">
        <w:rPr>
          <w:noProof/>
        </w:rPr>
        <w:drawing>
          <wp:anchor distT="0" distB="0" distL="114300" distR="114300" simplePos="0" relativeHeight="251670528" behindDoc="0" locked="0" layoutInCell="1" allowOverlap="1" wp14:anchorId="3BC723C2" wp14:editId="61B3AB8E">
            <wp:simplePos x="0" y="0"/>
            <wp:positionH relativeFrom="margin">
              <wp:align>center</wp:align>
            </wp:positionH>
            <wp:positionV relativeFrom="paragraph">
              <wp:posOffset>1363345</wp:posOffset>
            </wp:positionV>
            <wp:extent cx="3943350" cy="3561715"/>
            <wp:effectExtent l="0" t="0" r="0" b="635"/>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3943350" cy="3561715"/>
                    </a:xfrm>
                    <a:prstGeom prst="rect">
                      <a:avLst/>
                    </a:prstGeom>
                  </pic:spPr>
                </pic:pic>
              </a:graphicData>
            </a:graphic>
            <wp14:sizeRelH relativeFrom="margin">
              <wp14:pctWidth>0</wp14:pctWidth>
            </wp14:sizeRelH>
            <wp14:sizeRelV relativeFrom="margin">
              <wp14:pctHeight>0</wp14:pctHeight>
            </wp14:sizeRelV>
          </wp:anchor>
        </w:drawing>
      </w:r>
      <w:r w:rsidRPr="00AB2E4D">
        <w:rPr>
          <w:color w:val="auto"/>
        </w:rPr>
        <w:tab/>
        <w:t xml:space="preserve">Having discussed the data in general it can now be looked at in relation to the presence of a particular ideology. Within the index the remaining top 10 most influential users can be found. The most influential has been provided as an example below. Upon consulting the output one can see that the comment inspired over 250 replies, was posted to an MSNBC video, and was labeled </w:t>
      </w:r>
      <w:r w:rsidRPr="00AB2E4D">
        <w:rPr>
          <w:i/>
          <w:color w:val="auto"/>
        </w:rPr>
        <w:t>Liberal</w:t>
      </w:r>
      <w:r w:rsidRPr="00AB2E4D">
        <w:rPr>
          <w:color w:val="auto"/>
        </w:rPr>
        <w:t xml:space="preserve">. The content of the comment was, “Republicans can only create two things: deficits and war”. Upon reading this, it appears that the comment would be associated with the </w:t>
      </w:r>
      <w:r w:rsidRPr="00AB2E4D">
        <w:rPr>
          <w:i/>
          <w:color w:val="auto"/>
        </w:rPr>
        <w:t xml:space="preserve">Liberal </w:t>
      </w:r>
      <w:r w:rsidRPr="00AB2E4D">
        <w:rPr>
          <w:color w:val="auto"/>
        </w:rPr>
        <w:t xml:space="preserve">political ideology, as the comment directly calls out Republicans for being bad spenders and </w:t>
      </w:r>
      <w:r w:rsidRPr="00AB2E4D">
        <w:rPr>
          <w:color w:val="auto"/>
        </w:rPr>
        <w:lastRenderedPageBreak/>
        <w:t xml:space="preserve">supporters of war. Someone of conservative ideology would be unlikely to make such claims of Republicans because Republicans are typically associated with the conservative mindset. It is also noted that the poster of the original comment did not actively participate with those who were replying to the original comment. This suggests that this single comment was able to activate a number of users within the arena and inspire them to begin making claims within the forum.   </w:t>
      </w:r>
    </w:p>
    <w:p w:rsidR="00AB2E4D" w:rsidRPr="00AB2E4D" w:rsidRDefault="00AB2E4D" w:rsidP="00AB2E4D">
      <w:pPr>
        <w:pStyle w:val="Default"/>
        <w:spacing w:line="480" w:lineRule="auto"/>
        <w:rPr>
          <w:color w:val="auto"/>
        </w:rPr>
      </w:pPr>
      <w:r w:rsidRPr="00AB2E4D">
        <w:rPr>
          <w:color w:val="auto"/>
        </w:rPr>
        <w:tab/>
        <w:t xml:space="preserve">I then create a visual describing the labeling of the replies that were inspired, it can be seen as figure 17. It is seen that, as expected most replies are neutral, and most of the rest are </w:t>
      </w:r>
      <w:r w:rsidRPr="00AB2E4D">
        <w:rPr>
          <w:i/>
          <w:color w:val="auto"/>
        </w:rPr>
        <w:t>Liberal</w:t>
      </w:r>
      <w:r w:rsidRPr="00AB2E4D">
        <w:rPr>
          <w:color w:val="auto"/>
        </w:rPr>
        <w:t xml:space="preserve">, this makes sense as the channel the comment was posted to has a </w:t>
      </w:r>
      <w:r w:rsidRPr="00AB2E4D">
        <w:rPr>
          <w:i/>
          <w:color w:val="auto"/>
        </w:rPr>
        <w:t>Liberal</w:t>
      </w:r>
      <w:r w:rsidRPr="00AB2E4D">
        <w:rPr>
          <w:color w:val="auto"/>
        </w:rPr>
        <w:t xml:space="preserve"> tendency and the comment that inspired the replies has </w:t>
      </w:r>
      <w:r w:rsidRPr="00AB2E4D">
        <w:rPr>
          <w:i/>
          <w:color w:val="auto"/>
        </w:rPr>
        <w:t>Liberal</w:t>
      </w:r>
      <w:r w:rsidRPr="00AB2E4D">
        <w:rPr>
          <w:color w:val="auto"/>
        </w:rPr>
        <w:t xml:space="preserve"> characteristics. By looking at some reply examples, it is possible to reveal that the labeling mechanism performs fairly well, while not perfect. The following comments were interpreted as correctly labeled.</w:t>
      </w:r>
    </w:p>
    <w:p w:rsidR="00AB2E4D" w:rsidRPr="00AB2E4D" w:rsidRDefault="00AB2E4D" w:rsidP="00AB2E4D">
      <w:pPr>
        <w:pStyle w:val="Default"/>
        <w:spacing w:line="480" w:lineRule="auto"/>
        <w:rPr>
          <w:i/>
          <w:color w:val="auto"/>
        </w:rPr>
      </w:pPr>
      <w:r w:rsidRPr="00AB2E4D">
        <w:rPr>
          <w:b/>
          <w:color w:val="auto"/>
        </w:rPr>
        <w:t>Liberal:</w:t>
      </w:r>
      <w:r w:rsidRPr="00AB2E4D">
        <w:rPr>
          <w:color w:val="auto"/>
        </w:rPr>
        <w:t xml:space="preserve"> </w:t>
      </w:r>
      <w:r w:rsidRPr="00AB2E4D">
        <w:rPr>
          <w:i/>
          <w:color w:val="auto"/>
        </w:rPr>
        <w:t>It can be blamed on the country as a whole. Starting with the Government, Parents, Poverty, and the NRA.</w:t>
      </w:r>
    </w:p>
    <w:p w:rsidR="00AB2E4D" w:rsidRPr="00AB2E4D" w:rsidRDefault="00AB2E4D" w:rsidP="00AB2E4D">
      <w:pPr>
        <w:pStyle w:val="Default"/>
        <w:spacing w:line="480" w:lineRule="auto"/>
        <w:rPr>
          <w:i/>
          <w:color w:val="auto"/>
        </w:rPr>
      </w:pPr>
      <w:r w:rsidRPr="00AB2E4D">
        <w:rPr>
          <w:b/>
          <w:color w:val="auto"/>
        </w:rPr>
        <w:t>Liberal:</w:t>
      </w:r>
      <w:r w:rsidRPr="00AB2E4D">
        <w:rPr>
          <w:color w:val="auto"/>
        </w:rPr>
        <w:t xml:space="preserve"> </w:t>
      </w:r>
      <w:r w:rsidRPr="00AB2E4D">
        <w:rPr>
          <w:i/>
          <w:color w:val="auto"/>
        </w:rPr>
        <w:t>If we went to war trump would be cooked.</w:t>
      </w:r>
    </w:p>
    <w:p w:rsidR="00AB2E4D" w:rsidRPr="00AB2E4D" w:rsidRDefault="00AB2E4D" w:rsidP="00AB2E4D">
      <w:pPr>
        <w:pStyle w:val="Default"/>
        <w:spacing w:line="480" w:lineRule="auto"/>
        <w:rPr>
          <w:i/>
          <w:color w:val="auto"/>
        </w:rPr>
      </w:pPr>
      <w:r w:rsidRPr="00AB2E4D">
        <w:rPr>
          <w:color w:val="auto"/>
        </w:rPr>
        <w:t>C</w:t>
      </w:r>
      <w:r w:rsidRPr="00AB2E4D">
        <w:rPr>
          <w:b/>
          <w:color w:val="auto"/>
        </w:rPr>
        <w:t xml:space="preserve">onservative: </w:t>
      </w:r>
      <w:r w:rsidRPr="00AB2E4D">
        <w:rPr>
          <w:i/>
          <w:color w:val="auto"/>
        </w:rPr>
        <w:t>No it is not! He was a General not a Diplomat. Of course Iran will retaliate. The point what if the U.S. did nothing and was able to a U.S. Diplomat, you would probably apologize to Iran for our Diplomat being in the Middle East to begin</w:t>
      </w:r>
    </w:p>
    <w:p w:rsidR="00AB2E4D" w:rsidRPr="00AB2E4D" w:rsidRDefault="00AB2E4D" w:rsidP="00AB2E4D">
      <w:pPr>
        <w:pStyle w:val="Default"/>
        <w:spacing w:line="480" w:lineRule="auto"/>
        <w:rPr>
          <w:i/>
          <w:color w:val="auto"/>
        </w:rPr>
      </w:pPr>
      <w:r w:rsidRPr="00AB2E4D">
        <w:rPr>
          <w:b/>
          <w:color w:val="auto"/>
        </w:rPr>
        <w:t>Conservative</w:t>
      </w:r>
      <w:r w:rsidRPr="00AB2E4D">
        <w:rPr>
          <w:i/>
          <w:color w:val="auto"/>
        </w:rPr>
        <w:t>: All of you are in imagination land, actually listening to the opposition of our country through the ELITE owned news.</w:t>
      </w:r>
    </w:p>
    <w:p w:rsidR="00AB2E4D" w:rsidRPr="00AB2E4D" w:rsidRDefault="00AB2E4D" w:rsidP="00AB2E4D">
      <w:pPr>
        <w:pStyle w:val="Default"/>
        <w:spacing w:line="480" w:lineRule="auto"/>
        <w:rPr>
          <w:color w:val="auto"/>
        </w:rPr>
      </w:pPr>
    </w:p>
    <w:p w:rsidR="00AB2E4D" w:rsidRPr="00AB2E4D" w:rsidRDefault="00AB2E4D" w:rsidP="00AB2E4D">
      <w:pPr>
        <w:pStyle w:val="Default"/>
        <w:spacing w:line="480" w:lineRule="auto"/>
        <w:rPr>
          <w:color w:val="auto"/>
        </w:rPr>
      </w:pPr>
      <w:r w:rsidRPr="00AB2E4D">
        <w:rPr>
          <w:color w:val="auto"/>
        </w:rPr>
        <w:t>However, because no corpus is perfect, some of the comments are mislabeled. I have provided some examples:</w:t>
      </w:r>
    </w:p>
    <w:p w:rsidR="00AB2E4D" w:rsidRPr="00AB2E4D" w:rsidRDefault="00AB2E4D" w:rsidP="00AB2E4D">
      <w:pPr>
        <w:pStyle w:val="Default"/>
        <w:spacing w:line="480" w:lineRule="auto"/>
        <w:rPr>
          <w:b/>
          <w:color w:val="auto"/>
        </w:rPr>
      </w:pPr>
    </w:p>
    <w:p w:rsidR="00AB2E4D" w:rsidRPr="00AB2E4D" w:rsidRDefault="00AB2E4D" w:rsidP="00AB2E4D">
      <w:pPr>
        <w:pStyle w:val="Default"/>
        <w:spacing w:line="480" w:lineRule="auto"/>
        <w:rPr>
          <w:i/>
          <w:color w:val="auto"/>
        </w:rPr>
      </w:pPr>
      <w:r w:rsidRPr="00AB2E4D">
        <w:rPr>
          <w:b/>
          <w:color w:val="auto"/>
        </w:rPr>
        <w:t>Liberal:</w:t>
      </w:r>
      <w:r w:rsidRPr="00AB2E4D">
        <w:rPr>
          <w:color w:val="auto"/>
        </w:rPr>
        <w:t xml:space="preserve"> </w:t>
      </w:r>
      <w:r w:rsidRPr="00AB2E4D">
        <w:rPr>
          <w:i/>
          <w:color w:val="auto"/>
        </w:rPr>
        <w:t>LEFTIST ARE REALLY DUMB U DID NOT WANT THAT TO BE A JOKE. INSULTING IGNORANT ASSWHIPE</w:t>
      </w:r>
    </w:p>
    <w:p w:rsidR="00AB2E4D" w:rsidRPr="00AB2E4D" w:rsidRDefault="00AB2E4D" w:rsidP="00AB2E4D">
      <w:pPr>
        <w:pStyle w:val="Default"/>
        <w:spacing w:line="480" w:lineRule="auto"/>
        <w:rPr>
          <w:b/>
          <w:color w:val="auto"/>
        </w:rPr>
      </w:pPr>
    </w:p>
    <w:p w:rsidR="00AB2E4D" w:rsidRPr="00AB2E4D" w:rsidRDefault="00AB2E4D" w:rsidP="00AB2E4D">
      <w:pPr>
        <w:pStyle w:val="Default"/>
        <w:spacing w:line="480" w:lineRule="auto"/>
        <w:rPr>
          <w:i/>
          <w:color w:val="auto"/>
        </w:rPr>
      </w:pPr>
      <w:r w:rsidRPr="00AB2E4D">
        <w:rPr>
          <w:b/>
          <w:color w:val="auto"/>
        </w:rPr>
        <w:t xml:space="preserve">Conservative: </w:t>
      </w:r>
      <w:r w:rsidRPr="00AB2E4D">
        <w:rPr>
          <w:i/>
          <w:color w:val="auto"/>
        </w:rPr>
        <w:t xml:space="preserve">I beg to differ. Both Democrats and the GOP a.k.a. Greedy Old </w:t>
      </w:r>
      <w:proofErr w:type="spellStart"/>
      <w:r w:rsidRPr="00AB2E4D">
        <w:rPr>
          <w:i/>
          <w:color w:val="auto"/>
        </w:rPr>
        <w:t>Phuckers</w:t>
      </w:r>
      <w:proofErr w:type="spellEnd"/>
      <w:r w:rsidRPr="00AB2E4D">
        <w:rPr>
          <w:i/>
          <w:color w:val="auto"/>
        </w:rPr>
        <w:t xml:space="preserve"> have engaged in "deficits and wars!" The U S system of governance is DEFUNCT, DEPRAVED, DISGUSTING, DEGENERATE, ARROGANT, SHAMELESS, DECADENT AND DYING! Eat your hearts out!</w:t>
      </w:r>
    </w:p>
    <w:p w:rsidR="00AB2E4D" w:rsidRPr="00AB2E4D" w:rsidRDefault="00AB2E4D" w:rsidP="00AB2E4D">
      <w:pPr>
        <w:pStyle w:val="Default"/>
        <w:spacing w:line="480" w:lineRule="auto"/>
        <w:rPr>
          <w:color w:val="auto"/>
        </w:rPr>
      </w:pPr>
      <w:r w:rsidRPr="00AB2E4D">
        <w:rPr>
          <w:color w:val="auto"/>
        </w:rPr>
        <w:tab/>
        <w:t xml:space="preserve">It is difficult to compute the margin of error on these labels, as they are subjective, but so far it has been found that the labeling mechanism performs relatively well, of the 10 most replied to comments, 9 were estimated to be accurate to the label. This is of course subjective, but given the polarized nature of American politics it is believed that the estimations are within reason. This conclusion was drawn using some key assumptions. </w:t>
      </w:r>
    </w:p>
    <w:p w:rsidR="00AB2E4D" w:rsidRPr="00AB2E4D" w:rsidRDefault="00AB2E4D" w:rsidP="00AB2E4D">
      <w:pPr>
        <w:pStyle w:val="Default"/>
        <w:spacing w:line="480" w:lineRule="auto"/>
        <w:rPr>
          <w:color w:val="auto"/>
        </w:rPr>
      </w:pPr>
      <w:r w:rsidRPr="00AB2E4D">
        <w:rPr>
          <w:color w:val="auto"/>
        </w:rPr>
        <w:tab/>
        <w:t xml:space="preserve">It is first assumed that the poster was sincere, sarcasm is an obstacle of this research, and it was mitigated by reducing the sample size and reading over the comments to check whether the labeling mechanism was missing some context that a human could easily have picked up. </w:t>
      </w:r>
      <w:r w:rsidRPr="00AB2E4D">
        <w:rPr>
          <w:color w:val="auto"/>
        </w:rPr>
        <w:tab/>
        <w:t xml:space="preserve">The second assumption is that where a comment is posted can explain some of the content, and potentially reveal some present sarcasm or context. This is why the classification was performed with regard to producers. In doing so it was realized that some unique traits could be found within MSNBC comment forums that would not be present to those of Fox News, and vice versa. </w:t>
      </w:r>
    </w:p>
    <w:p w:rsidR="00AB2E4D" w:rsidRPr="00AB2E4D" w:rsidRDefault="00AB2E4D" w:rsidP="00AB2E4D">
      <w:pPr>
        <w:pStyle w:val="Default"/>
        <w:spacing w:line="480" w:lineRule="auto"/>
        <w:rPr>
          <w:color w:val="auto"/>
        </w:rPr>
      </w:pPr>
      <w:r w:rsidRPr="00AB2E4D">
        <w:rPr>
          <w:color w:val="auto"/>
        </w:rPr>
        <w:tab/>
        <w:t xml:space="preserve">Third is that this research assumes the labels to be accurate, however it is necessary to proceed with an understanding that no corpus can perfectly label an ideology, as perceived </w:t>
      </w:r>
      <w:r w:rsidRPr="00AB2E4D">
        <w:rPr>
          <w:color w:val="auto"/>
        </w:rPr>
        <w:lastRenderedPageBreak/>
        <w:t xml:space="preserve">ideology is highly subjective. If one were to consult comments from political videos of a different country the label of </w:t>
      </w:r>
      <w:r w:rsidRPr="00AB2E4D">
        <w:rPr>
          <w:i/>
          <w:color w:val="auto"/>
        </w:rPr>
        <w:t>Conservative</w:t>
      </w:r>
      <w:r w:rsidRPr="00AB2E4D">
        <w:rPr>
          <w:color w:val="auto"/>
        </w:rPr>
        <w:t xml:space="preserve"> and </w:t>
      </w:r>
      <w:r w:rsidRPr="00AB2E4D">
        <w:rPr>
          <w:i/>
          <w:color w:val="auto"/>
        </w:rPr>
        <w:t>Liberal</w:t>
      </w:r>
      <w:r w:rsidRPr="00AB2E4D">
        <w:rPr>
          <w:color w:val="auto"/>
        </w:rPr>
        <w:t xml:space="preserve"> may not make much sense given the context of the political arena.</w:t>
      </w:r>
    </w:p>
    <w:p w:rsidR="00AB2E4D" w:rsidRPr="00AB2E4D" w:rsidRDefault="00AB2E4D" w:rsidP="00AB2E4D">
      <w:pPr>
        <w:pStyle w:val="Default"/>
        <w:spacing w:line="480" w:lineRule="auto"/>
        <w:rPr>
          <w:color w:val="auto"/>
        </w:rPr>
      </w:pPr>
      <w:r w:rsidRPr="00AB2E4D">
        <w:rPr>
          <w:color w:val="auto"/>
        </w:rPr>
        <w:tab/>
        <w:t xml:space="preserve">Going through the index one can observe the response labeling of the most inspirational comments and the replies they generated. When doing so some interesting trends appear. It can be seen that regardless of posting location, number of replies, and comment label, that the replies all lean toward </w:t>
      </w:r>
      <w:r w:rsidRPr="00AB2E4D">
        <w:rPr>
          <w:i/>
          <w:color w:val="auto"/>
        </w:rPr>
        <w:t>Liberal</w:t>
      </w:r>
      <w:r w:rsidRPr="00AB2E4D">
        <w:rPr>
          <w:color w:val="auto"/>
        </w:rPr>
        <w:t xml:space="preserve">. In fact, all of the reply chains have more liberal replies then they do conservative. This is despite the conservative corpus having a greater number of words in it. This continues to support the theory that most of the commentary that exists within political arenas online tends to lean toward </w:t>
      </w:r>
      <w:r w:rsidRPr="00AB2E4D">
        <w:rPr>
          <w:i/>
          <w:color w:val="auto"/>
        </w:rPr>
        <w:t>Liberal.</w:t>
      </w:r>
      <w:r w:rsidRPr="00AB2E4D">
        <w:rPr>
          <w:color w:val="auto"/>
        </w:rPr>
        <w:t xml:space="preserve"> This is also despite the number of comments being evenly distributed with both</w:t>
      </w:r>
      <w:r w:rsidRPr="00AB2E4D">
        <w:rPr>
          <w:i/>
          <w:color w:val="auto"/>
        </w:rPr>
        <w:t xml:space="preserve"> Conservative</w:t>
      </w:r>
      <w:r w:rsidRPr="00AB2E4D">
        <w:rPr>
          <w:color w:val="auto"/>
        </w:rPr>
        <w:t xml:space="preserve"> and</w:t>
      </w:r>
      <w:r w:rsidRPr="00AB2E4D">
        <w:rPr>
          <w:i/>
          <w:color w:val="auto"/>
        </w:rPr>
        <w:t xml:space="preserve"> Liberal</w:t>
      </w:r>
      <w:r w:rsidRPr="00AB2E4D">
        <w:rPr>
          <w:color w:val="auto"/>
        </w:rPr>
        <w:t xml:space="preserve"> labels. It appears that once users start participating that the nature of the participation tends to be </w:t>
      </w:r>
      <w:r w:rsidRPr="00AB2E4D">
        <w:rPr>
          <w:i/>
          <w:color w:val="auto"/>
        </w:rPr>
        <w:t>Liberal</w:t>
      </w:r>
      <w:r w:rsidRPr="00AB2E4D">
        <w:rPr>
          <w:color w:val="auto"/>
        </w:rPr>
        <w:t xml:space="preserve">. </w:t>
      </w:r>
    </w:p>
    <w:p w:rsidR="00AB2E4D" w:rsidRPr="00AB2E4D" w:rsidRDefault="00AB2E4D" w:rsidP="00AB2E4D">
      <w:pPr>
        <w:pStyle w:val="Default"/>
        <w:spacing w:line="480" w:lineRule="auto"/>
        <w:rPr>
          <w:color w:val="auto"/>
        </w:rPr>
      </w:pPr>
      <w:r w:rsidRPr="00AB2E4D">
        <w:rPr>
          <w:noProof/>
        </w:rPr>
        <w:drawing>
          <wp:anchor distT="0" distB="0" distL="114300" distR="114300" simplePos="0" relativeHeight="251692032" behindDoc="0" locked="0" layoutInCell="1" allowOverlap="1" wp14:anchorId="44C95DDF" wp14:editId="7C231471">
            <wp:simplePos x="0" y="0"/>
            <wp:positionH relativeFrom="margin">
              <wp:align>right</wp:align>
            </wp:positionH>
            <wp:positionV relativeFrom="paragraph">
              <wp:posOffset>3958450</wp:posOffset>
            </wp:positionV>
            <wp:extent cx="304800" cy="24765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04800" cy="247650"/>
                    </a:xfrm>
                    <a:prstGeom prst="rect">
                      <a:avLst/>
                    </a:prstGeom>
                  </pic:spPr>
                </pic:pic>
              </a:graphicData>
            </a:graphic>
          </wp:anchor>
        </w:drawing>
      </w:r>
      <w:r w:rsidRPr="00AB2E4D">
        <w:rPr>
          <w:noProof/>
        </w:rPr>
        <w:drawing>
          <wp:anchor distT="0" distB="0" distL="114300" distR="114300" simplePos="0" relativeHeight="251671552" behindDoc="0" locked="0" layoutInCell="1" allowOverlap="1" wp14:anchorId="68D42A7C" wp14:editId="2E6EC591">
            <wp:simplePos x="0" y="0"/>
            <wp:positionH relativeFrom="margin">
              <wp:align>center</wp:align>
            </wp:positionH>
            <wp:positionV relativeFrom="paragraph">
              <wp:posOffset>1825315</wp:posOffset>
            </wp:positionV>
            <wp:extent cx="5029200" cy="2438400"/>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029200" cy="2438400"/>
                    </a:xfrm>
                    <a:prstGeom prst="rect">
                      <a:avLst/>
                    </a:prstGeom>
                  </pic:spPr>
                </pic:pic>
              </a:graphicData>
            </a:graphic>
          </wp:anchor>
        </w:drawing>
      </w:r>
      <w:r w:rsidRPr="00AB2E4D">
        <w:rPr>
          <w:noProof/>
        </w:rPr>
        <w:tab/>
      </w:r>
      <w:r w:rsidRPr="00AB2E4D">
        <w:rPr>
          <w:color w:val="auto"/>
        </w:rPr>
        <w:t xml:space="preserve">Another finding was the number of times the original commenter appears in the chain. The example discussed previously had the original commenter posting only once to the chain but some examples have upwards of 10 postings by the original commenter. This shows that some users are able to inspire others to reply without having to put in much of an effort, while others are willing to continue to participate in the chain. </w:t>
      </w:r>
    </w:p>
    <w:p w:rsidR="00AB2E4D" w:rsidRPr="00AB2E4D" w:rsidRDefault="00AB2E4D" w:rsidP="00AB2E4D">
      <w:pPr>
        <w:pStyle w:val="Default"/>
        <w:spacing w:line="480" w:lineRule="auto"/>
        <w:rPr>
          <w:color w:val="auto"/>
        </w:rPr>
      </w:pPr>
      <w:r w:rsidRPr="00AB2E4D">
        <w:rPr>
          <w:color w:val="auto"/>
        </w:rPr>
        <w:lastRenderedPageBreak/>
        <w:tab/>
        <w:t xml:space="preserve">To see an example of the challenges associated with labeling based on ideology one can observe the commenter that participated often within the chain. We can see from the labeling provided in figure 18 that the user Todd Ambrose, has been assigned both Conservative and Liberal comments. This creates an issue when interpreting because it develops more questions than answers about the nature of the comments being posted. One cannot guarantee the labeling of ideology of the users presented in this research, but seeing an even split on the ideologies does suggest that a more detailed corpus, once developed, could better determine where on the political spectrum this user’s comments exist.  </w:t>
      </w:r>
      <w:r w:rsidRPr="00AB2E4D">
        <w:rPr>
          <w:color w:val="auto"/>
        </w:rPr>
        <w:tab/>
      </w:r>
    </w:p>
    <w:p w:rsidR="00AB2E4D" w:rsidRPr="00AB2E4D" w:rsidRDefault="00AB2E4D" w:rsidP="00AB2E4D">
      <w:pPr>
        <w:pStyle w:val="Default"/>
        <w:spacing w:line="480" w:lineRule="auto"/>
        <w:rPr>
          <w:color w:val="auto"/>
        </w:rPr>
      </w:pPr>
      <w:r w:rsidRPr="00AB2E4D">
        <w:rPr>
          <w:color w:val="auto"/>
        </w:rPr>
        <w:tab/>
        <w:t>As a whole the data set is meant to be an experiment in understanding those who participate online. This is not meant to assure the accuracy of labeling users political ideology, as many users participate few times in the data set, and it is impossible to determine exactly where one stands politically based on a couple comments that were left on a YouTube video. None the less, when one leverages the assumptions stated previously, one can begin to see how with time this approach could develop and become increasingly accurate. The future of such projects would require a detailed corpus that could accurately assign labels by carefully considering all of the words and phrases that can make a post be assigned as</w:t>
      </w:r>
      <w:r w:rsidRPr="00AB2E4D">
        <w:rPr>
          <w:i/>
          <w:color w:val="auto"/>
        </w:rPr>
        <w:t xml:space="preserve"> Liberal</w:t>
      </w:r>
      <w:r w:rsidRPr="00AB2E4D">
        <w:rPr>
          <w:color w:val="auto"/>
        </w:rPr>
        <w:t xml:space="preserve"> or </w:t>
      </w:r>
      <w:r w:rsidRPr="00AB2E4D">
        <w:rPr>
          <w:i/>
          <w:color w:val="auto"/>
        </w:rPr>
        <w:t>Conservative</w:t>
      </w:r>
      <w:r w:rsidRPr="00AB2E4D">
        <w:rPr>
          <w:color w:val="auto"/>
        </w:rPr>
        <w:t xml:space="preserve">. Such ideas should be discussed in greater detail, as society begins to participate increasingly online there is more that can be understood about what it means for users to exist on various platforms. It has long been assumed that online forums are full of noise and nonsense and this assumption is a reasonable one, as sifting through the data for this analysis made it clear that to find meaning online one needs much more than a hashtag and a couple of key words. One needs a strong understanding of the linguistics needed to understand what exactly people are referring to when they present concepts online. </w:t>
      </w:r>
    </w:p>
    <w:p w:rsidR="00AB2E4D" w:rsidRPr="00AB2E4D" w:rsidRDefault="00AB2E4D" w:rsidP="00AB2E4D">
      <w:pPr>
        <w:pStyle w:val="Default"/>
        <w:spacing w:line="480" w:lineRule="auto"/>
        <w:rPr>
          <w:b/>
          <w:i/>
          <w:u w:val="single"/>
        </w:rPr>
      </w:pPr>
      <w:r w:rsidRPr="00AB2E4D">
        <w:rPr>
          <w:b/>
          <w:i/>
          <w:u w:val="single"/>
        </w:rPr>
        <w:lastRenderedPageBreak/>
        <w:t>Conclusion</w:t>
      </w:r>
    </w:p>
    <w:p w:rsidR="00AB2E4D" w:rsidRPr="00AB2E4D" w:rsidRDefault="00AB2E4D" w:rsidP="00AB2E4D">
      <w:pPr>
        <w:pStyle w:val="Default"/>
        <w:spacing w:line="480" w:lineRule="auto"/>
        <w:jc w:val="both"/>
      </w:pPr>
      <w:r w:rsidRPr="00AB2E4D">
        <w:rPr>
          <w:b/>
        </w:rPr>
        <w:tab/>
      </w:r>
      <w:r w:rsidRPr="00AB2E4D">
        <w:t xml:space="preserve">This research had the goal of determining if the spaces where individuals post commentary online are inherently segregated by ideology. What was found was that content that has a </w:t>
      </w:r>
      <w:r w:rsidRPr="00AB2E4D">
        <w:rPr>
          <w:i/>
        </w:rPr>
        <w:t xml:space="preserve">Liberal </w:t>
      </w:r>
      <w:r w:rsidRPr="00AB2E4D">
        <w:t xml:space="preserve">tendency does contain influential users who actively promote the concepts that would likely be supported by a </w:t>
      </w:r>
      <w:r w:rsidRPr="00AB2E4D">
        <w:rPr>
          <w:i/>
        </w:rPr>
        <w:t xml:space="preserve">Liberal </w:t>
      </w:r>
      <w:r w:rsidRPr="00AB2E4D">
        <w:t xml:space="preserve">audience. With regard to </w:t>
      </w:r>
      <w:r w:rsidRPr="00AB2E4D">
        <w:rPr>
          <w:i/>
        </w:rPr>
        <w:t xml:space="preserve">Conservative </w:t>
      </w:r>
      <w:r w:rsidRPr="00AB2E4D">
        <w:t xml:space="preserve">content it was found that there is a strong presence of claims that would typically be associated with </w:t>
      </w:r>
      <w:r w:rsidRPr="00AB2E4D">
        <w:rPr>
          <w:i/>
        </w:rPr>
        <w:t xml:space="preserve">Liberal </w:t>
      </w:r>
      <w:r w:rsidRPr="00AB2E4D">
        <w:t xml:space="preserve">ideologies. However, observing </w:t>
      </w:r>
      <w:r w:rsidRPr="00AB2E4D">
        <w:rPr>
          <w:i/>
        </w:rPr>
        <w:t xml:space="preserve">Conservative </w:t>
      </w:r>
      <w:r w:rsidRPr="00AB2E4D">
        <w:t xml:space="preserve">content revels a much lesser presence of </w:t>
      </w:r>
      <w:r w:rsidRPr="00AB2E4D">
        <w:rPr>
          <w:i/>
        </w:rPr>
        <w:t xml:space="preserve">Liberal </w:t>
      </w:r>
      <w:r w:rsidRPr="00AB2E4D">
        <w:t xml:space="preserve">claims than when one observes </w:t>
      </w:r>
      <w:r w:rsidRPr="00AB2E4D">
        <w:rPr>
          <w:i/>
        </w:rPr>
        <w:t xml:space="preserve">Liberal </w:t>
      </w:r>
      <w:r w:rsidRPr="00AB2E4D">
        <w:t xml:space="preserve">content. </w:t>
      </w:r>
    </w:p>
    <w:p w:rsidR="00AB2E4D" w:rsidRPr="00AB2E4D" w:rsidRDefault="00AB2E4D" w:rsidP="00AB2E4D">
      <w:pPr>
        <w:pStyle w:val="Default"/>
        <w:spacing w:line="480" w:lineRule="auto"/>
        <w:jc w:val="both"/>
      </w:pPr>
      <w:r w:rsidRPr="00AB2E4D">
        <w:tab/>
        <w:t xml:space="preserve">To confirm that this is that case two corpuses were leveraged to create a mechanism that could label a content as </w:t>
      </w:r>
      <w:r w:rsidRPr="00AB2E4D">
        <w:rPr>
          <w:i/>
        </w:rPr>
        <w:t xml:space="preserve">Liberal </w:t>
      </w:r>
      <w:r w:rsidRPr="00AB2E4D">
        <w:t xml:space="preserve">or </w:t>
      </w:r>
      <w:r w:rsidRPr="00AB2E4D">
        <w:rPr>
          <w:i/>
        </w:rPr>
        <w:t>Conservative.</w:t>
      </w:r>
      <w:r w:rsidRPr="00AB2E4D">
        <w:t xml:space="preserve"> Comparing the results of the two labeling strategies revealed that in both cases there is a slightly increase presence of </w:t>
      </w:r>
      <w:r w:rsidRPr="00AB2E4D">
        <w:rPr>
          <w:i/>
        </w:rPr>
        <w:t xml:space="preserve">Liberal </w:t>
      </w:r>
      <w:r w:rsidRPr="00AB2E4D">
        <w:t xml:space="preserve">words however the distributions of each ideology remain consistent regardless of approach. </w:t>
      </w:r>
    </w:p>
    <w:p w:rsidR="00AB2E4D" w:rsidRPr="00AB2E4D" w:rsidRDefault="00AB2E4D" w:rsidP="00AB2E4D">
      <w:pPr>
        <w:pStyle w:val="Default"/>
        <w:spacing w:line="480" w:lineRule="auto"/>
        <w:jc w:val="both"/>
      </w:pPr>
      <w:r w:rsidRPr="00AB2E4D">
        <w:tab/>
        <w:t xml:space="preserve">It seems that observing those who are the most influential, on either side of the political spectrum reveals that each of the content provides do provide safe spaces for those of each ideology to make claims that would likely be supported by the content provider. However, it seems that those of the </w:t>
      </w:r>
      <w:r w:rsidRPr="00AB2E4D">
        <w:rPr>
          <w:i/>
        </w:rPr>
        <w:t xml:space="preserve">Liberal </w:t>
      </w:r>
      <w:r w:rsidRPr="00AB2E4D">
        <w:t xml:space="preserve">ideology would be associated with a larger space where they can make claims. This is despite </w:t>
      </w:r>
      <w:r w:rsidRPr="00AB2E4D">
        <w:rPr>
          <w:i/>
        </w:rPr>
        <w:t xml:space="preserve">Conservative </w:t>
      </w:r>
      <w:r w:rsidRPr="00AB2E4D">
        <w:t xml:space="preserve">content typically having more subscribers and more viewers. Ultimately, while this research focuses only on two of the key players in the United States’ political commentary arena it does appear to reveal that the spaces they create are segregated and do little to inspire a discussion or welcome differing opinions or ideas. </w:t>
      </w:r>
    </w:p>
    <w:p w:rsidR="00AB2E4D" w:rsidRPr="00AB2E4D" w:rsidRDefault="00AB2E4D" w:rsidP="00AB2E4D">
      <w:pPr>
        <w:pStyle w:val="Default"/>
        <w:spacing w:line="480" w:lineRule="auto"/>
        <w:jc w:val="both"/>
      </w:pPr>
      <w:r w:rsidRPr="00AB2E4D">
        <w:tab/>
        <w:t xml:space="preserve">The use of the corpus approach leveraged both unsupervised machine learning and previous classification research to create a detailed corpus that could accurately label a comment. However different approaches could push research of this nature forward and reveal, with greater </w:t>
      </w:r>
      <w:r w:rsidRPr="00AB2E4D">
        <w:lastRenderedPageBreak/>
        <w:t xml:space="preserve">accuracy how prevalent ideological segregating is online. As technology develops and as the supply of data grows research of this nature will become easier to conduct. An approach of this nature is not limited to politics either. Firms could use this approach to understand cliental in an effort to better understand what clusters of their consumers are discussing. Manufacturers could use a similar approach to revel if clusters occur within their employees beyond just where one exists in the employment hierarchy. So long as there are users making claims regarding an understandable number of topics one could use this approach to estimate what type of participation is occurring within forums. Research of this nature need not be limited to big tech firms and it need not be limited to academics. It can be performed with an understanding of algorithm application and data structures. Each of which are gradually being introduced to students earlier in school, as technology continues to develop and become intertwined with our society. </w:t>
      </w:r>
    </w:p>
    <w:p w:rsidR="00AB2E4D" w:rsidRPr="00AB2E4D" w:rsidRDefault="00AB2E4D" w:rsidP="00AB2E4D">
      <w:pPr>
        <w:pStyle w:val="Default"/>
        <w:spacing w:line="480" w:lineRule="auto"/>
        <w:jc w:val="both"/>
      </w:pPr>
      <w:r w:rsidRPr="00AB2E4D">
        <w:tab/>
        <w:t xml:space="preserve">Privacy concerns do arise when looking to understand what users are talking about. However, all the data used for this research was taken from public forums, where the users understand that others will be able to read what they post. It is important that we educate people to become wise users. If someone looks to keep something private, the internet is not the place to look to store it. The technology is designed to be constantly adapting, because the technology is always at risk of being compromised, or used by a graduate student to conduct research. It is important that individuals be especially considerate about what they post online, as the resources being used to study what it being said are improving, and the safety measures being employed often provide some security but are not without flaw. An example to consider would be how messaging apps insist that your messages are encrypted, thus assuring that nobody can access your messages. However, encryption provides no defense for someone screenshotting the messages they shared with you and selling them to the highest bidder.   </w:t>
      </w:r>
    </w:p>
    <w:p w:rsidR="004675D9" w:rsidRPr="00AB2E4D" w:rsidRDefault="00AB2E4D" w:rsidP="00AB2E4D">
      <w:pPr>
        <w:pStyle w:val="BodyText"/>
        <w:spacing w:line="480" w:lineRule="auto"/>
        <w:rPr>
          <w:rFonts w:ascii="Times New Roman" w:hAnsi="Times New Roman" w:cs="Times New Roman"/>
          <w:sz w:val="24"/>
          <w:szCs w:val="24"/>
        </w:rPr>
      </w:pPr>
      <w:r w:rsidRPr="00AB2E4D">
        <w:rPr>
          <w:rFonts w:ascii="Times New Roman" w:hAnsi="Times New Roman" w:cs="Times New Roman"/>
          <w:sz w:val="24"/>
          <w:szCs w:val="24"/>
        </w:rPr>
        <w:lastRenderedPageBreak/>
        <w:tab/>
        <w:t xml:space="preserve">Ultimately this research has its limitations, most of which stem from the subjective nature of ideology and the wild west nature of online participation. However, what can be understood confirms past research, while also suggesting that not all platforms should be considered equally, as users are assigned different rules and thus can participate differently. The character limitations are much more stringent on Twitter than they are on YouTube or </w:t>
      </w:r>
      <w:proofErr w:type="spellStart"/>
      <w:r w:rsidRPr="00AB2E4D">
        <w:rPr>
          <w:rFonts w:ascii="Times New Roman" w:hAnsi="Times New Roman" w:cs="Times New Roman"/>
          <w:sz w:val="24"/>
          <w:szCs w:val="24"/>
        </w:rPr>
        <w:t>Reddit</w:t>
      </w:r>
      <w:proofErr w:type="spellEnd"/>
      <w:r w:rsidRPr="00AB2E4D">
        <w:rPr>
          <w:rFonts w:ascii="Times New Roman" w:hAnsi="Times New Roman" w:cs="Times New Roman"/>
          <w:sz w:val="24"/>
          <w:szCs w:val="24"/>
        </w:rPr>
        <w:t>. None the less it was revealed that the comment sections on YouTube have segregated tendencies and that the tendencies tend to be associated with those who make comments that would typically be considered liberal. I encourage the continuation of this research by leveraging different genres, different size channels, and different countries of reference. Each of these realms could reveal findings that are similar to those found in this research, but they could also reveal differences. The internet, and the content posted to it is remarkably diverse, but those who participate on it do have their similarities. These similarities are what may be able to bridge the divide, and understanding of these differences could inspire people to come together, or drive us further apart. In time one of these realities.</w:t>
      </w:r>
      <w:r w:rsidR="004675D9" w:rsidRPr="00AB2E4D">
        <w:rPr>
          <w:rFonts w:ascii="Times New Roman" w:hAnsi="Times New Roman" w:cs="Times New Roman"/>
          <w:sz w:val="24"/>
          <w:szCs w:val="24"/>
        </w:rPr>
        <w:tab/>
      </w:r>
    </w:p>
    <w:p w:rsidR="004675D9" w:rsidRPr="00AB2E4D" w:rsidRDefault="004675D9" w:rsidP="005D2EA6">
      <w:pPr>
        <w:pStyle w:val="BodyTextIndent"/>
        <w:spacing w:line="480" w:lineRule="auto"/>
        <w:rPr>
          <w:rFonts w:ascii="Times New Roman" w:hAnsi="Times New Roman" w:cs="Times New Roman"/>
          <w:b/>
          <w:sz w:val="24"/>
          <w:szCs w:val="24"/>
        </w:rPr>
      </w:pPr>
    </w:p>
    <w:p w:rsidR="00E3661A" w:rsidRDefault="00E3661A">
      <w:pPr>
        <w:rPr>
          <w:rFonts w:ascii="Times New Roman" w:hAnsi="Times New Roman" w:cs="Times New Roman"/>
          <w:sz w:val="24"/>
          <w:szCs w:val="24"/>
        </w:rPr>
      </w:pPr>
    </w:p>
    <w:p w:rsidR="00FC1E17" w:rsidRDefault="00FC1E17">
      <w:pPr>
        <w:rPr>
          <w:rFonts w:ascii="Times New Roman" w:hAnsi="Times New Roman" w:cs="Times New Roman"/>
          <w:sz w:val="24"/>
          <w:szCs w:val="24"/>
        </w:rPr>
      </w:pPr>
    </w:p>
    <w:p w:rsidR="00FC1E17" w:rsidRDefault="00FC1E17">
      <w:pPr>
        <w:rPr>
          <w:rFonts w:ascii="Times New Roman" w:hAnsi="Times New Roman" w:cs="Times New Roman"/>
          <w:sz w:val="24"/>
          <w:szCs w:val="24"/>
        </w:rPr>
      </w:pPr>
    </w:p>
    <w:p w:rsidR="00FC1E17" w:rsidRDefault="00FC1E17">
      <w:pPr>
        <w:rPr>
          <w:rFonts w:ascii="Times New Roman" w:hAnsi="Times New Roman" w:cs="Times New Roman"/>
          <w:sz w:val="24"/>
          <w:szCs w:val="24"/>
        </w:rPr>
      </w:pPr>
    </w:p>
    <w:p w:rsidR="00FC1E17" w:rsidRDefault="00FC1E17">
      <w:pPr>
        <w:rPr>
          <w:rFonts w:ascii="Times New Roman" w:hAnsi="Times New Roman" w:cs="Times New Roman"/>
          <w:sz w:val="24"/>
          <w:szCs w:val="24"/>
        </w:rPr>
      </w:pPr>
    </w:p>
    <w:p w:rsidR="00FC1E17" w:rsidRDefault="00FC1E17">
      <w:pPr>
        <w:rPr>
          <w:rFonts w:ascii="Times New Roman" w:hAnsi="Times New Roman" w:cs="Times New Roman"/>
          <w:sz w:val="24"/>
          <w:szCs w:val="24"/>
        </w:rPr>
      </w:pPr>
    </w:p>
    <w:p w:rsidR="00FC1E17" w:rsidRDefault="00FC1E17">
      <w:pPr>
        <w:rPr>
          <w:rFonts w:ascii="Times New Roman" w:hAnsi="Times New Roman" w:cs="Times New Roman"/>
          <w:sz w:val="24"/>
          <w:szCs w:val="24"/>
        </w:rPr>
      </w:pPr>
    </w:p>
    <w:p w:rsidR="00FC1E17" w:rsidRDefault="00FC1E17">
      <w:pPr>
        <w:rPr>
          <w:rFonts w:ascii="Times New Roman" w:hAnsi="Times New Roman" w:cs="Times New Roman"/>
          <w:sz w:val="24"/>
          <w:szCs w:val="24"/>
        </w:rPr>
      </w:pPr>
    </w:p>
    <w:p w:rsidR="00FC1E17" w:rsidRDefault="00FC1E17">
      <w:pPr>
        <w:rPr>
          <w:rFonts w:ascii="Times New Roman" w:hAnsi="Times New Roman" w:cs="Times New Roman"/>
          <w:sz w:val="24"/>
          <w:szCs w:val="24"/>
        </w:rPr>
      </w:pPr>
    </w:p>
    <w:p w:rsidR="00FC1E17" w:rsidRDefault="00FC1E17">
      <w:pPr>
        <w:rPr>
          <w:rFonts w:ascii="Times New Roman" w:hAnsi="Times New Roman" w:cs="Times New Roman"/>
          <w:sz w:val="24"/>
          <w:szCs w:val="24"/>
        </w:rPr>
      </w:pPr>
    </w:p>
    <w:p w:rsidR="00FC1E17" w:rsidRDefault="00FC1E17">
      <w:pPr>
        <w:rPr>
          <w:rFonts w:ascii="Times New Roman" w:hAnsi="Times New Roman" w:cs="Times New Roman"/>
          <w:sz w:val="24"/>
          <w:szCs w:val="24"/>
        </w:rPr>
      </w:pPr>
    </w:p>
    <w:p w:rsidR="00FC1E17" w:rsidRDefault="00FC1E17" w:rsidP="00FC1E17">
      <w:pPr>
        <w:jc w:val="center"/>
        <w:rPr>
          <w:rFonts w:ascii="Times New Roman" w:hAnsi="Times New Roman" w:cs="Times New Roman"/>
          <w:sz w:val="24"/>
          <w:szCs w:val="24"/>
        </w:rPr>
      </w:pPr>
      <w:r>
        <w:rPr>
          <w:rFonts w:ascii="Times New Roman" w:hAnsi="Times New Roman" w:cs="Times New Roman"/>
          <w:sz w:val="24"/>
          <w:szCs w:val="24"/>
        </w:rPr>
        <w:t>Reference</w:t>
      </w:r>
    </w:p>
    <w:p w:rsidR="00FC1E17" w:rsidRPr="00212374" w:rsidRDefault="00FC1E17" w:rsidP="00FC1E17">
      <w:pPr>
        <w:pStyle w:val="EndNoteBibliography"/>
        <w:spacing w:after="0"/>
        <w:ind w:left="720" w:hanging="720"/>
      </w:pPr>
      <w:r w:rsidRPr="00212374">
        <w:t xml:space="preserve">Barberá, P. (2015). Birds of the Same Feather Tweet Together: Bayesian Ideal Point Estimation Using Twitter Data. </w:t>
      </w:r>
      <w:r w:rsidRPr="00212374">
        <w:rPr>
          <w:i/>
        </w:rPr>
        <w:t>Political Analysis, 23</w:t>
      </w:r>
      <w:r w:rsidRPr="00212374">
        <w:t>(1), 76-91. doi:10.1093/pan/mpu011</w:t>
      </w:r>
    </w:p>
    <w:p w:rsidR="00FC1E17" w:rsidRPr="00212374" w:rsidRDefault="00FC1E17" w:rsidP="00FC1E17">
      <w:pPr>
        <w:pStyle w:val="EndNoteBibliography"/>
        <w:spacing w:after="0"/>
        <w:ind w:left="720" w:hanging="720"/>
      </w:pPr>
      <w:r w:rsidRPr="00212374">
        <w:t xml:space="preserve">Douiji, Y., Hajar, M., &amp; Hassan, A. (2016). Using YouTube Comments for Text-based Emotion Recognition. </w:t>
      </w:r>
      <w:r w:rsidRPr="00212374">
        <w:rPr>
          <w:i/>
        </w:rPr>
        <w:t>Procedia Computer Science, 83</w:t>
      </w:r>
      <w:r w:rsidRPr="00212374">
        <w:t>, 292-299. doi:10.1016/j.procs.2016.04.128</w:t>
      </w:r>
    </w:p>
    <w:p w:rsidR="00FC1E17" w:rsidRPr="00E30672" w:rsidRDefault="004B47C2" w:rsidP="00FC1E17">
      <w:pPr>
        <w:pStyle w:val="EndNoteBibliography"/>
        <w:spacing w:after="0"/>
        <w:ind w:left="720" w:hanging="720"/>
        <w:rPr>
          <w:shd w:val="clear" w:color="auto" w:fill="FFFFFF"/>
        </w:rPr>
      </w:pPr>
      <w:r>
        <w:rPr>
          <w:shd w:val="clear" w:color="auto" w:fill="FFFFFF"/>
        </w:rPr>
        <w:t xml:space="preserve">Rob. </w:t>
      </w:r>
      <w:bookmarkStart w:id="0" w:name="_GoBack"/>
      <w:bookmarkEnd w:id="0"/>
      <w:r w:rsidR="00FC1E17" w:rsidRPr="00E30672">
        <w:rPr>
          <w:shd w:val="clear" w:color="auto" w:fill="FFFFFF"/>
        </w:rPr>
        <w:t>Liberal or conservative Classifier. (n.d.). Retrieved April 5, 2020, from https://uclassify.com/browse/politimind/liberal-or-conservative?input=Text</w:t>
      </w:r>
    </w:p>
    <w:p w:rsidR="00FC1E17" w:rsidRPr="00E30672" w:rsidRDefault="00FC1E17" w:rsidP="00FC1E17">
      <w:pPr>
        <w:pStyle w:val="EndNoteBibliography"/>
        <w:spacing w:after="0"/>
        <w:ind w:left="720" w:hanging="720"/>
      </w:pPr>
      <w:r w:rsidRPr="00E30672">
        <w:rPr>
          <w:shd w:val="clear" w:color="auto" w:fill="FFFFFF"/>
        </w:rPr>
        <w:t>The Words Democrats and Republicans Use. (2014, February 7). Retrieved April 5, 2020, from https://www.robweir.com/blog/2014/02/the-words-democrats-and-republicans-use.html</w:t>
      </w:r>
    </w:p>
    <w:p w:rsidR="00FC1E17" w:rsidRPr="00AB2E4D" w:rsidRDefault="00FC1E17" w:rsidP="00FC1E17">
      <w:pPr>
        <w:jc w:val="center"/>
        <w:rPr>
          <w:rFonts w:ascii="Times New Roman" w:hAnsi="Times New Roman" w:cs="Times New Roman"/>
          <w:sz w:val="24"/>
          <w:szCs w:val="24"/>
        </w:rPr>
      </w:pPr>
    </w:p>
    <w:sectPr w:rsidR="00FC1E17" w:rsidRPr="00AB2E4D">
      <w:headerReference w:type="default" r:id="rId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685C" w:rsidRDefault="0095685C" w:rsidP="005D2EA6">
      <w:pPr>
        <w:spacing w:after="0" w:line="240" w:lineRule="auto"/>
      </w:pPr>
      <w:r>
        <w:separator/>
      </w:r>
    </w:p>
  </w:endnote>
  <w:endnote w:type="continuationSeparator" w:id="0">
    <w:p w:rsidR="0095685C" w:rsidRDefault="0095685C" w:rsidP="005D2E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685C" w:rsidRDefault="0095685C" w:rsidP="005D2EA6">
      <w:pPr>
        <w:spacing w:after="0" w:line="240" w:lineRule="auto"/>
      </w:pPr>
      <w:r>
        <w:separator/>
      </w:r>
    </w:p>
  </w:footnote>
  <w:footnote w:type="continuationSeparator" w:id="0">
    <w:p w:rsidR="0095685C" w:rsidRDefault="0095685C" w:rsidP="005D2E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2EA6" w:rsidRPr="005D2EA6" w:rsidRDefault="005D2EA6">
    <w:pPr>
      <w:pStyle w:val="Header"/>
      <w:rPr>
        <w:rFonts w:ascii="Times New Roman" w:hAnsi="Times New Roman" w:cs="Times New Roman"/>
        <w:sz w:val="24"/>
        <w:szCs w:val="24"/>
        <w:u w:val="single"/>
      </w:rPr>
    </w:pPr>
    <w:r w:rsidRPr="005D2EA6">
      <w:rPr>
        <w:rFonts w:ascii="Times New Roman" w:hAnsi="Times New Roman" w:cs="Times New Roman"/>
        <w:sz w:val="24"/>
        <w:szCs w:val="24"/>
        <w:u w:val="single"/>
      </w:rPr>
      <w:t xml:space="preserve">Mark Gallo </w:t>
    </w:r>
    <w:r>
      <w:rPr>
        <w:rFonts w:ascii="Times New Roman" w:hAnsi="Times New Roman" w:cs="Times New Roman"/>
        <w:sz w:val="24"/>
        <w:szCs w:val="24"/>
        <w:u w:val="single"/>
      </w:rPr>
      <w:t xml:space="preserve">                                                                                                                   </w:t>
    </w:r>
    <w:r w:rsidRPr="005D2EA6">
      <w:rPr>
        <w:rFonts w:ascii="Times New Roman" w:hAnsi="Times New Roman" w:cs="Times New Roman"/>
        <w:sz w:val="24"/>
        <w:szCs w:val="24"/>
        <w:u w:val="single"/>
      </w:rPr>
      <w:t xml:space="preserve">Final Project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3016"/>
    <w:rsid w:val="00023016"/>
    <w:rsid w:val="004675D9"/>
    <w:rsid w:val="004B47C2"/>
    <w:rsid w:val="005D2EA6"/>
    <w:rsid w:val="0095685C"/>
    <w:rsid w:val="00AB2E4D"/>
    <w:rsid w:val="00E3661A"/>
    <w:rsid w:val="00FC1E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359B9"/>
  <w15:chartTrackingRefBased/>
  <w15:docId w15:val="{E9C5C532-A7F5-4190-A51E-BEF2440C8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uiPriority w:val="99"/>
    <w:unhideWhenUsed/>
    <w:rsid w:val="005D2EA6"/>
    <w:pPr>
      <w:spacing w:after="120"/>
      <w:ind w:left="360"/>
    </w:pPr>
  </w:style>
  <w:style w:type="character" w:customStyle="1" w:styleId="BodyTextIndentChar">
    <w:name w:val="Body Text Indent Char"/>
    <w:basedOn w:val="DefaultParagraphFont"/>
    <w:link w:val="BodyTextIndent"/>
    <w:uiPriority w:val="99"/>
    <w:rsid w:val="005D2EA6"/>
  </w:style>
  <w:style w:type="paragraph" w:styleId="Header">
    <w:name w:val="header"/>
    <w:basedOn w:val="Normal"/>
    <w:link w:val="HeaderChar"/>
    <w:uiPriority w:val="99"/>
    <w:unhideWhenUsed/>
    <w:rsid w:val="005D2E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2EA6"/>
  </w:style>
  <w:style w:type="paragraph" w:styleId="Footer">
    <w:name w:val="footer"/>
    <w:basedOn w:val="Normal"/>
    <w:link w:val="FooterChar"/>
    <w:uiPriority w:val="99"/>
    <w:unhideWhenUsed/>
    <w:rsid w:val="005D2E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2EA6"/>
  </w:style>
  <w:style w:type="paragraph" w:styleId="BodyText">
    <w:name w:val="Body Text"/>
    <w:basedOn w:val="Normal"/>
    <w:link w:val="BodyTextChar"/>
    <w:uiPriority w:val="99"/>
    <w:semiHidden/>
    <w:unhideWhenUsed/>
    <w:rsid w:val="004675D9"/>
    <w:pPr>
      <w:spacing w:after="120"/>
    </w:pPr>
  </w:style>
  <w:style w:type="character" w:customStyle="1" w:styleId="BodyTextChar">
    <w:name w:val="Body Text Char"/>
    <w:basedOn w:val="DefaultParagraphFont"/>
    <w:link w:val="BodyText"/>
    <w:uiPriority w:val="99"/>
    <w:semiHidden/>
    <w:rsid w:val="004675D9"/>
  </w:style>
  <w:style w:type="paragraph" w:customStyle="1" w:styleId="Default">
    <w:name w:val="Default"/>
    <w:link w:val="DefaultChar"/>
    <w:rsid w:val="00AB2E4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DefaultChar">
    <w:name w:val="Default Char"/>
    <w:basedOn w:val="DefaultParagraphFont"/>
    <w:link w:val="Default"/>
    <w:rsid w:val="00AB2E4D"/>
    <w:rPr>
      <w:rFonts w:ascii="Times New Roman" w:hAnsi="Times New Roman" w:cs="Times New Roman"/>
      <w:color w:val="000000"/>
      <w:sz w:val="24"/>
      <w:szCs w:val="24"/>
    </w:rPr>
  </w:style>
  <w:style w:type="paragraph" w:customStyle="1" w:styleId="EndNoteBibliography">
    <w:name w:val="EndNote Bibliography"/>
    <w:basedOn w:val="Normal"/>
    <w:link w:val="EndNoteBibliographyChar"/>
    <w:rsid w:val="00FC1E17"/>
    <w:pPr>
      <w:spacing w:line="240" w:lineRule="auto"/>
    </w:pPr>
    <w:rPr>
      <w:rFonts w:ascii="Times New Roman" w:hAnsi="Times New Roman" w:cs="Times New Roman"/>
      <w:noProof/>
      <w:color w:val="000000"/>
      <w:sz w:val="24"/>
      <w:szCs w:val="24"/>
    </w:rPr>
  </w:style>
  <w:style w:type="character" w:customStyle="1" w:styleId="EndNoteBibliographyChar">
    <w:name w:val="EndNote Bibliography Char"/>
    <w:basedOn w:val="DefaultChar"/>
    <w:link w:val="EndNoteBibliography"/>
    <w:rsid w:val="00FC1E17"/>
    <w:rPr>
      <w:rFonts w:ascii="Times New Roman" w:hAnsi="Times New Roman" w:cs="Times New Roman"/>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3" Type="http://schemas.openxmlformats.org/officeDocument/2006/relationships/webSettings" Target="webSettings.xml"/><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image" Target="media/image36.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TotalTime>
  <Pages>26</Pages>
  <Words>5787</Words>
  <Characters>32989</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Pace University</Company>
  <LinksUpToDate>false</LinksUpToDate>
  <CharactersWithSpaces>38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gallo15@outlook.com</dc:creator>
  <cp:keywords/>
  <dc:description/>
  <cp:lastModifiedBy>markgallo15@outlook.com</cp:lastModifiedBy>
  <cp:revision>6</cp:revision>
  <dcterms:created xsi:type="dcterms:W3CDTF">2020-05-01T21:20:00Z</dcterms:created>
  <dcterms:modified xsi:type="dcterms:W3CDTF">2020-05-01T22:27:00Z</dcterms:modified>
</cp:coreProperties>
</file>